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A9C30B" w14:textId="13711DC5" w:rsidR="00FA1368" w:rsidRPr="00E84EAE" w:rsidRDefault="00FA1368" w:rsidP="00FA1368">
      <w:pPr>
        <w:rPr>
          <w:b/>
          <w:bCs/>
          <w:lang w:val="de-DE"/>
        </w:rPr>
      </w:pPr>
      <w:r w:rsidRPr="00E84EAE">
        <w:rPr>
          <w:b/>
          <w:bCs/>
          <w:lang w:val="de-DE"/>
        </w:rPr>
        <w:t xml:space="preserve">J- Komputer. Vol </w:t>
      </w:r>
      <w:r w:rsidR="009E40C6" w:rsidRPr="00E84EAE">
        <w:rPr>
          <w:b/>
          <w:bCs/>
          <w:lang w:val="de-DE"/>
        </w:rPr>
        <w:t xml:space="preserve">1 </w:t>
      </w:r>
      <w:r w:rsidRPr="00E84EAE">
        <w:rPr>
          <w:b/>
          <w:bCs/>
          <w:lang w:val="de-DE"/>
        </w:rPr>
        <w:t xml:space="preserve">No </w:t>
      </w:r>
      <w:r w:rsidR="009E40C6" w:rsidRPr="00E84EAE">
        <w:rPr>
          <w:b/>
          <w:bCs/>
          <w:lang w:val="de-DE"/>
        </w:rPr>
        <w:t>2</w:t>
      </w:r>
      <w:r w:rsidRPr="00E84EAE">
        <w:rPr>
          <w:b/>
          <w:bCs/>
          <w:lang w:val="de-DE"/>
        </w:rPr>
        <w:t xml:space="preserve">. </w:t>
      </w:r>
      <w:r w:rsidR="00770285" w:rsidRPr="00E84EAE">
        <w:rPr>
          <w:b/>
          <w:bCs/>
          <w:lang w:val="de-DE"/>
        </w:rPr>
        <w:t>31</w:t>
      </w:r>
      <w:r w:rsidRPr="00E84EAE">
        <w:rPr>
          <w:b/>
          <w:bCs/>
          <w:lang w:val="de-DE"/>
        </w:rPr>
        <w:t xml:space="preserve"> </w:t>
      </w:r>
      <w:r w:rsidR="009E40C6" w:rsidRPr="00E84EAE">
        <w:rPr>
          <w:b/>
          <w:bCs/>
          <w:lang w:val="de-DE"/>
        </w:rPr>
        <w:t>Desember</w:t>
      </w:r>
      <w:r w:rsidRPr="00E84EAE">
        <w:rPr>
          <w:b/>
          <w:bCs/>
          <w:lang w:val="de-DE"/>
        </w:rPr>
        <w:t xml:space="preserve"> 202</w:t>
      </w:r>
      <w:r w:rsidR="009E40C6" w:rsidRPr="00E84EAE">
        <w:rPr>
          <w:b/>
          <w:bCs/>
          <w:lang w:val="de-DE"/>
        </w:rPr>
        <w:t>3</w:t>
      </w:r>
      <w:r w:rsidRPr="00E84EAE">
        <w:rPr>
          <w:b/>
          <w:bCs/>
          <w:lang w:val="de-DE"/>
        </w:rPr>
        <w:t>.</w:t>
      </w:r>
      <w:r w:rsidRPr="00E84EAE">
        <w:rPr>
          <w:b/>
          <w:bCs/>
          <w:lang w:val="de-DE"/>
        </w:rPr>
        <w:tab/>
      </w:r>
      <w:r w:rsidRPr="00E84EAE">
        <w:rPr>
          <w:b/>
          <w:bCs/>
          <w:lang w:val="de-DE"/>
        </w:rPr>
        <w:tab/>
      </w:r>
      <w:r w:rsidRPr="00E84EAE">
        <w:rPr>
          <w:b/>
          <w:bCs/>
          <w:lang w:val="de-DE"/>
        </w:rPr>
        <w:tab/>
      </w:r>
      <w:r w:rsidRPr="00E84EAE">
        <w:rPr>
          <w:b/>
          <w:bCs/>
          <w:lang w:val="de-DE"/>
        </w:rPr>
        <w:tab/>
      </w:r>
      <w:r w:rsidRPr="00E84EAE">
        <w:rPr>
          <w:b/>
          <w:bCs/>
          <w:lang w:val="de-DE"/>
        </w:rPr>
        <w:tab/>
        <w:t xml:space="preserve">Halaman </w:t>
      </w:r>
      <w:r w:rsidR="00770285" w:rsidRPr="00E84EAE">
        <w:rPr>
          <w:b/>
          <w:bCs/>
          <w:lang w:val="de-DE"/>
        </w:rPr>
        <w:t>17</w:t>
      </w:r>
      <w:r w:rsidRPr="00E84EAE">
        <w:rPr>
          <w:b/>
          <w:bCs/>
          <w:lang w:val="de-DE"/>
        </w:rPr>
        <w:t xml:space="preserve"> - </w:t>
      </w:r>
      <w:r w:rsidR="00770285" w:rsidRPr="00E84EAE">
        <w:rPr>
          <w:b/>
          <w:bCs/>
          <w:lang w:val="de-DE"/>
        </w:rPr>
        <w:t>2</w:t>
      </w:r>
      <w:r w:rsidR="002B4A72">
        <w:rPr>
          <w:b/>
          <w:bCs/>
          <w:lang w:val="de-DE"/>
        </w:rPr>
        <w:t>6</w:t>
      </w:r>
    </w:p>
    <w:tbl>
      <w:tblPr>
        <w:tblStyle w:val="TabelBiasa2"/>
        <w:tblW w:w="0" w:type="auto"/>
        <w:tblLook w:val="04A0" w:firstRow="1" w:lastRow="0" w:firstColumn="1" w:lastColumn="0" w:noHBand="0" w:noVBand="1"/>
      </w:tblPr>
      <w:tblGrid>
        <w:gridCol w:w="9026"/>
      </w:tblGrid>
      <w:tr w:rsidR="00FA1368" w:rsidRPr="00B7468F" w14:paraId="4BF9CDD1" w14:textId="77777777" w:rsidTr="00703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tcBorders>
              <w:bottom w:val="none" w:sz="0" w:space="0" w:color="auto"/>
            </w:tcBorders>
          </w:tcPr>
          <w:p w14:paraId="72AC4B12" w14:textId="77777777" w:rsidR="00FA1368" w:rsidRPr="00E84EAE" w:rsidRDefault="00FA1368" w:rsidP="007034B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center"/>
              <w:rPr>
                <w:rFonts w:ascii="Cooper Black" w:hAnsi="Cooper Black"/>
                <w:b w:val="0"/>
                <w:bCs w:val="0"/>
                <w:sz w:val="28"/>
                <w:szCs w:val="28"/>
                <w:lang w:val="de-DE"/>
              </w:rPr>
            </w:pPr>
            <w:r w:rsidRPr="00E84EAE">
              <w:rPr>
                <w:rFonts w:ascii="Iskoola Pota" w:hAnsi="Iskoola Pota" w:cs="Iskoola Pota"/>
                <w:sz w:val="28"/>
                <w:szCs w:val="28"/>
                <w:lang w:val="de-DE"/>
              </w:rPr>
              <w:t>J-Komputer  : Jurnal Teknologi Dan Ilmiah Teknik Komputer Dan Sains</w:t>
            </w:r>
          </w:p>
          <w:p w14:paraId="56C8D5B8" w14:textId="77777777" w:rsidR="00FA1368" w:rsidRPr="00B7468F" w:rsidRDefault="00FA1368" w:rsidP="007034B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center"/>
              <w:rPr>
                <w:b w:val="0"/>
                <w:bCs w:val="0"/>
              </w:rPr>
            </w:pPr>
            <w:r w:rsidRPr="00B7468F">
              <w:t>ISSN : xxxxxxxx</w:t>
            </w:r>
          </w:p>
          <w:p w14:paraId="71BBC823" w14:textId="77777777" w:rsidR="00FA1368" w:rsidRPr="00B7468F" w:rsidRDefault="00FA1368" w:rsidP="007034B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center"/>
              <w:rPr>
                <w:b w:val="0"/>
                <w:bCs w:val="0"/>
                <w:szCs w:val="22"/>
              </w:rPr>
            </w:pPr>
            <w:hyperlink r:id="rId8" w:history="1">
              <w:r w:rsidRPr="008F2CC2">
                <w:rPr>
                  <w:rStyle w:val="Hyperlink"/>
                </w:rPr>
                <w:t>http://j-komputer.unigres.ac.id</w:t>
              </w:r>
            </w:hyperlink>
            <w:r>
              <w:t xml:space="preserve"> </w:t>
            </w:r>
          </w:p>
        </w:tc>
      </w:tr>
    </w:tbl>
    <w:p w14:paraId="744DB175" w14:textId="69115990" w:rsidR="009C7302" w:rsidRPr="00E84EAE" w:rsidRDefault="00FA1368" w:rsidP="00E84EAE">
      <w:pPr>
        <w:spacing w:line="276" w:lineRule="auto"/>
        <w:jc w:val="center"/>
        <w:rPr>
          <w:sz w:val="28"/>
          <w:szCs w:val="28"/>
        </w:rPr>
      </w:pPr>
      <w:r w:rsidRPr="00E84EAE">
        <w:rPr>
          <w:sz w:val="28"/>
          <w:szCs w:val="28"/>
        </w:rPr>
        <w:t xml:space="preserve">PERANCANGAN SISTEM PELAPORAN KERUSAKAN JALAN DENGAN METODE OBJECT ORIENTED DESIGN (OOD) BERBASIS WEB </w:t>
      </w:r>
    </w:p>
    <w:p w14:paraId="25B00BC2" w14:textId="446CC15C" w:rsidR="00FA1368" w:rsidRPr="00E80A42" w:rsidRDefault="00FA1368" w:rsidP="00FA1368">
      <w:pPr>
        <w:jc w:val="center"/>
        <w:rPr>
          <w:szCs w:val="22"/>
        </w:rPr>
      </w:pPr>
      <w:r w:rsidRPr="00E80A42">
        <w:rPr>
          <w:szCs w:val="22"/>
        </w:rPr>
        <w:t>Achmad Gusnul Khuluq</w:t>
      </w:r>
      <w:r w:rsidRPr="00E80A42">
        <w:rPr>
          <w:szCs w:val="22"/>
          <w:vertAlign w:val="superscript"/>
        </w:rPr>
        <w:t>1</w:t>
      </w:r>
      <w:r w:rsidRPr="00E80A42">
        <w:rPr>
          <w:szCs w:val="22"/>
        </w:rPr>
        <w:t>, Didik Eko Rusmanto</w:t>
      </w:r>
      <w:r w:rsidRPr="00E80A42">
        <w:rPr>
          <w:szCs w:val="22"/>
          <w:vertAlign w:val="superscript"/>
        </w:rPr>
        <w:t>2</w:t>
      </w:r>
    </w:p>
    <w:p w14:paraId="688F1643" w14:textId="1CA5BFF9" w:rsidR="00FA1368" w:rsidRPr="00E80A42" w:rsidRDefault="00E80A42" w:rsidP="00FA1368">
      <w:pPr>
        <w:jc w:val="center"/>
        <w:rPr>
          <w:sz w:val="20"/>
        </w:rPr>
      </w:pPr>
      <w:r w:rsidRPr="00E80A42">
        <w:rPr>
          <w:sz w:val="20"/>
          <w:vertAlign w:val="superscript"/>
        </w:rPr>
        <w:t>1</w:t>
      </w:r>
      <w:r w:rsidR="00770285">
        <w:rPr>
          <w:sz w:val="20"/>
          <w:vertAlign w:val="superscript"/>
        </w:rPr>
        <w:t xml:space="preserve">,2 </w:t>
      </w:r>
      <w:r w:rsidRPr="00E80A42">
        <w:rPr>
          <w:sz w:val="20"/>
        </w:rPr>
        <w:t>Ilmu Komputer, Fakultas Teknik, Universitas Gresik</w:t>
      </w:r>
    </w:p>
    <w:p w14:paraId="1C7338A3" w14:textId="4B226715" w:rsidR="00E80A42" w:rsidRPr="00E80A42" w:rsidRDefault="00E80A42" w:rsidP="00E80A42">
      <w:pPr>
        <w:jc w:val="center"/>
        <w:rPr>
          <w:sz w:val="20"/>
        </w:rPr>
      </w:pPr>
      <w:r w:rsidRPr="00E80A42">
        <w:rPr>
          <w:sz w:val="20"/>
        </w:rPr>
        <w:t xml:space="preserve">Email: </w:t>
      </w:r>
      <w:hyperlink r:id="rId9" w:history="1">
        <w:r w:rsidRPr="00E80A42">
          <w:rPr>
            <w:rStyle w:val="Hyperlink"/>
            <w:sz w:val="20"/>
            <w:vertAlign w:val="superscript"/>
          </w:rPr>
          <w:t>1</w:t>
        </w:r>
        <w:r w:rsidRPr="00E80A42">
          <w:rPr>
            <w:rStyle w:val="Hyperlink"/>
            <w:sz w:val="20"/>
          </w:rPr>
          <w:t>gusnulachmad@gmail.com</w:t>
        </w:r>
      </w:hyperlink>
      <w:r w:rsidRPr="00E80A42">
        <w:rPr>
          <w:sz w:val="20"/>
        </w:rPr>
        <w:t xml:space="preserve">, </w:t>
      </w:r>
      <w:hyperlink r:id="rId10" w:history="1">
        <w:r w:rsidRPr="00E80A42">
          <w:rPr>
            <w:rStyle w:val="Hyperlink"/>
            <w:sz w:val="20"/>
            <w:vertAlign w:val="superscript"/>
          </w:rPr>
          <w:t>2</w:t>
        </w:r>
        <w:r w:rsidRPr="00E80A42">
          <w:rPr>
            <w:rStyle w:val="Hyperlink"/>
            <w:sz w:val="20"/>
          </w:rPr>
          <w:t>ekorusmantd@gmail.com</w:t>
        </w:r>
      </w:hyperlink>
    </w:p>
    <w:p w14:paraId="7DC2A4FF" w14:textId="77777777" w:rsidR="00E80A42" w:rsidRDefault="00E80A42" w:rsidP="00E80A42">
      <w:pPr>
        <w:jc w:val="center"/>
        <w:rPr>
          <w:sz w:val="28"/>
          <w:szCs w:val="28"/>
        </w:rPr>
      </w:pPr>
    </w:p>
    <w:p w14:paraId="54A94B67" w14:textId="6F45F0B9" w:rsidR="00E80A42" w:rsidRDefault="00E80A42" w:rsidP="00E80A42">
      <w:pPr>
        <w:jc w:val="center"/>
        <w:rPr>
          <w:i/>
          <w:iCs/>
          <w:szCs w:val="22"/>
        </w:rPr>
      </w:pPr>
      <w:r w:rsidRPr="00E80A42">
        <w:rPr>
          <w:i/>
          <w:iCs/>
          <w:szCs w:val="22"/>
        </w:rPr>
        <w:t>Abstract</w:t>
      </w:r>
    </w:p>
    <w:p w14:paraId="10A8D5BD" w14:textId="77777777" w:rsidR="00E80A42" w:rsidRPr="00E80A42" w:rsidRDefault="00E80A42" w:rsidP="00E80A42">
      <w:pPr>
        <w:rPr>
          <w:sz w:val="20"/>
        </w:rPr>
      </w:pPr>
    </w:p>
    <w:p w14:paraId="226EB7D9" w14:textId="77777777" w:rsidR="00E9213B" w:rsidRPr="00561A68" w:rsidRDefault="00E80A42" w:rsidP="00755435">
      <w:pPr>
        <w:tabs>
          <w:tab w:val="left" w:pos="567"/>
        </w:tabs>
        <w:spacing w:line="276" w:lineRule="auto"/>
        <w:ind w:left="567"/>
        <w:rPr>
          <w:i/>
          <w:iCs/>
          <w:sz w:val="20"/>
          <w:lang w:val="id-ID"/>
        </w:rPr>
      </w:pPr>
      <w:r>
        <w:rPr>
          <w:sz w:val="28"/>
          <w:szCs w:val="28"/>
        </w:rPr>
        <w:tab/>
      </w:r>
      <w:r w:rsidR="00E9213B" w:rsidRPr="00561A68">
        <w:rPr>
          <w:i/>
          <w:iCs/>
          <w:sz w:val="20"/>
          <w:lang w:val="en"/>
        </w:rPr>
        <w:t>The increasingly rapid development of technology in today's modern era has resulted in all sectors of life requiring various kinds of technology to facilitate various kinds of activities. These various technologies are used to solve several common problems. Road damage is an example of a common problem that can affect the mobility and safety of road users. Therefore, rapid detection and repair of road damage is important to ensure safe, efficient and sustainable road infrastructure. The research method used is the Object Oriented Analysis Design Method (OOAD), which is a structured approach to developing systems or software according to needs by applying the Unified Modeling Language (UML) in creating the flow of this system. The road damage complaint system by applying information technology will later be used as a place to collect data on road damage complaints from the public. This system also makes it easier to review road damage reports because it uses the internet or online media so that people have easier access to make road damage complaint reports. The aim of the damaged road reporting system is to make it easier for the public to report damaged roads and for officers to carry out road repairs quickly and effectively.</w:t>
      </w:r>
    </w:p>
    <w:p w14:paraId="43AEAEBF" w14:textId="0E852C90" w:rsidR="002363D2" w:rsidRDefault="002363D2" w:rsidP="00755435">
      <w:pPr>
        <w:tabs>
          <w:tab w:val="left" w:pos="567"/>
        </w:tabs>
        <w:spacing w:line="276" w:lineRule="auto"/>
        <w:rPr>
          <w:sz w:val="20"/>
        </w:rPr>
      </w:pPr>
    </w:p>
    <w:p w14:paraId="1B483622" w14:textId="1A383FC4" w:rsidR="002363D2" w:rsidRDefault="002363D2" w:rsidP="00E9213B">
      <w:pPr>
        <w:tabs>
          <w:tab w:val="left" w:pos="567"/>
        </w:tabs>
        <w:ind w:left="567"/>
        <w:rPr>
          <w:sz w:val="20"/>
        </w:rPr>
      </w:pPr>
      <w:r w:rsidRPr="00E9213B">
        <w:rPr>
          <w:b/>
          <w:bCs/>
          <w:sz w:val="20"/>
        </w:rPr>
        <w:t>Keywords</w:t>
      </w:r>
      <w:r>
        <w:rPr>
          <w:sz w:val="20"/>
        </w:rPr>
        <w:t xml:space="preserve">: Metode OOAD, Sistem </w:t>
      </w:r>
      <w:r w:rsidRPr="00E9213B">
        <w:rPr>
          <w:i/>
          <w:iCs/>
          <w:sz w:val="20"/>
        </w:rPr>
        <w:t>Website</w:t>
      </w:r>
      <w:r w:rsidR="00E9213B">
        <w:rPr>
          <w:sz w:val="20"/>
        </w:rPr>
        <w:t>, UML</w:t>
      </w:r>
    </w:p>
    <w:p w14:paraId="57BB7F4B" w14:textId="77777777" w:rsidR="00E9213B" w:rsidRDefault="00E9213B" w:rsidP="00E9213B">
      <w:pPr>
        <w:tabs>
          <w:tab w:val="left" w:pos="567"/>
        </w:tabs>
        <w:ind w:left="567"/>
        <w:rPr>
          <w:sz w:val="20"/>
        </w:rPr>
      </w:pPr>
    </w:p>
    <w:p w14:paraId="199E085A" w14:textId="3B7E6D01" w:rsidR="00E9213B" w:rsidRDefault="00E9213B" w:rsidP="00E9213B">
      <w:pPr>
        <w:pStyle w:val="DaftarParagraf"/>
        <w:numPr>
          <w:ilvl w:val="0"/>
          <w:numId w:val="1"/>
        </w:numPr>
        <w:tabs>
          <w:tab w:val="left" w:pos="567"/>
        </w:tabs>
        <w:ind w:left="567" w:hanging="567"/>
        <w:rPr>
          <w:b/>
          <w:bCs/>
          <w:szCs w:val="22"/>
        </w:rPr>
      </w:pPr>
      <w:r w:rsidRPr="00E9213B">
        <w:rPr>
          <w:b/>
          <w:bCs/>
          <w:szCs w:val="22"/>
        </w:rPr>
        <w:t xml:space="preserve">Pendahuluan </w:t>
      </w:r>
    </w:p>
    <w:p w14:paraId="19C74196" w14:textId="67095D8C" w:rsidR="00E9213B" w:rsidRDefault="00E9213B" w:rsidP="00755435">
      <w:pPr>
        <w:pStyle w:val="DaftarParagraf"/>
        <w:tabs>
          <w:tab w:val="left" w:pos="567"/>
          <w:tab w:val="left" w:pos="1134"/>
        </w:tabs>
        <w:spacing w:line="276" w:lineRule="auto"/>
        <w:ind w:left="567"/>
        <w:rPr>
          <w:szCs w:val="22"/>
        </w:rPr>
      </w:pPr>
      <w:r>
        <w:rPr>
          <w:szCs w:val="22"/>
        </w:rPr>
        <w:tab/>
        <w:t xml:space="preserve">Jalan adalah salah satu sarana transportasi yang paling penting untuk menghubungkan orang dari satu tempat ke tempat lain. Sebagai sarana transportasi, jalan sangat mempengaruhi kemajuan dan perkembangan suatu wilayah. Jalan adalah sarana transportasi darat yang digunakan untuk mengangkut kebutuhan pokok orang seperti sandang dan pangan </w:t>
      </w:r>
      <w:r w:rsidR="009E40C6">
        <w:rPr>
          <w:szCs w:val="22"/>
        </w:rPr>
        <w:fldChar w:fldCharType="begin" w:fldLock="1"/>
      </w:r>
      <w:r w:rsidR="009E40C6">
        <w:rPr>
          <w:szCs w:val="22"/>
        </w:rPr>
        <w:instrText>ADDIN CSL_CITATION {"citationItems":[{"id":"ITEM-1","itemData":{"DOI":"10.30865/klik.v4i1.1004","abstract":"Prodi Sistem Informasi Universitas Islam Negeri Sultan Syarif Kasim sebagai lembaga pendidikan tinggi sudah menggunakan sistem informasi yang mengambil peran penting dalam operasional untuk mendukung produktifitas dan meningkatkan efisiensi. Prodi Sistem Informasi saat ini memliki dua sistem untuk menunjang kegiatan operasional seperti sistem IRAISE dan sistem SITASI. Namun kedua sistem ini belum mampu untuk menyediakan data penting seperti data prestasi, data organisasi, penelitian, publikasi, seminar&amp;workshop, pengabdian dan data hak kekayaan intelektual yang dilakukan dosen dan mahasiswa. Padahal data tersebut berguna dalam kegiatan operasional Prodi Sistem Informasi. Kendala yang terjadi adalah belum adanya informasi yang terorganisir dengan baik. Hal ini dikarenakan tidak ada program komputer yang berperan sebagai pusat data yang dapat mengelola, menampung dan mengorganisir data penting tersebut, sehingga jika tidak ada sistem pusat data (data center) maka pengumpulan data akan memakan waktu yang lama dan pencatatan data akan berulang. Untuk itu perlu dilakukan analisa dan rancangan sebelum membangun sebuah sistem informasi pusat data. Sistem pusat data harus mampu memenuhi kebutuhan dan mudah dipahami oleh pengguna, oleh karena itu diperlukan metode Ucer Centered Design(UCD) yang merupakan sebuah metode pendekatan dalam pengembangan yang berfokus pada end-user atau pengguna akhir. Tujuan menggunakan metode UCD adalah untuk membantu menentukan relevansi tampilan interface sistem yang dibuat berdasarkan kebutuhan pengguna","author":[{"dropping-particle":"","family":"Amnarisky","given":"Nevaldi","non-dropping-particle":"","parse-names":false,"suffix":""},{"dropping-particle":"","family":"Saputra","given":"Eki","non-dropping-particle":"","parse-names":false,"suffix":""},{"dropping-particle":"","family":"Syaifullah","given":"","non-dropping-particle":"","parse-names":false,"suffix":""}],"container-title":"KLIK: Kajian Ilmiah Informatika dan Komputer","id":"ITEM-1","issue":"1","issued":{"date-parts":[["2023"]]},"page":"999-999","title":"Analisa dan Perancangan Sistem Informasi Pusat Data Menggunakan Metode User Centered Design (UCD)","type":"article-journal","volume":"99"},"uris":["http://www.mendeley.com/documents/?uuid=545d324c-5fbe-4ac3-aedf-b4f13d3b48cc"]}],"mendeley":{"formattedCitation":"[1]","plainTextFormattedCitation":"[1]","previouslyFormattedCitation":"[1]"},"properties":{"noteIndex":0},"schema":"https://github.com/citation-style-language/schema/raw/master/csl-citation.json"}</w:instrText>
      </w:r>
      <w:r w:rsidR="009E40C6">
        <w:rPr>
          <w:szCs w:val="22"/>
        </w:rPr>
        <w:fldChar w:fldCharType="separate"/>
      </w:r>
      <w:r w:rsidR="009E40C6" w:rsidRPr="009E40C6">
        <w:rPr>
          <w:noProof/>
          <w:szCs w:val="22"/>
        </w:rPr>
        <w:t>[1]</w:t>
      </w:r>
      <w:r w:rsidR="009E40C6">
        <w:rPr>
          <w:szCs w:val="22"/>
        </w:rPr>
        <w:fldChar w:fldCharType="end"/>
      </w:r>
      <w:r>
        <w:rPr>
          <w:szCs w:val="22"/>
        </w:rPr>
        <w:t>.</w:t>
      </w:r>
    </w:p>
    <w:p w14:paraId="73311776" w14:textId="396E4BD9" w:rsidR="00E9213B" w:rsidRDefault="00DC11EB" w:rsidP="00755435">
      <w:pPr>
        <w:pStyle w:val="DaftarParagraf"/>
        <w:tabs>
          <w:tab w:val="left" w:pos="567"/>
          <w:tab w:val="left" w:pos="1134"/>
        </w:tabs>
        <w:spacing w:line="276" w:lineRule="auto"/>
        <w:ind w:left="567"/>
        <w:rPr>
          <w:szCs w:val="22"/>
        </w:rPr>
      </w:pPr>
      <w:r>
        <w:rPr>
          <w:szCs w:val="22"/>
        </w:rPr>
        <w:tab/>
        <w:t xml:space="preserve">Kondisi Infrastruktur jalan raya di Indonesia saat ini dinilai masih belum cukup memadai. Kondisi ruas jalan di Indonesia masih banyak yang mengalami kerusakan baik itu kerusakan ringan, kerusakan sedang maupun kerusakan parah yang disebabkan  mutu/kualitas jalan aspal yang kurang baik, hal ini bisa dikarenakan bahan yang dipergunakan tidak baik atau diluar ketentuan teknis, metode pengerjaan yang kurang baik, pengerjaan yang bertepatan dengan cuaca yang kurang mendukung (hujan) </w:t>
      </w:r>
      <w:r w:rsidR="009E40C6">
        <w:rPr>
          <w:szCs w:val="22"/>
        </w:rPr>
        <w:fldChar w:fldCharType="begin" w:fldLock="1"/>
      </w:r>
      <w:r w:rsidR="009E40C6">
        <w:rPr>
          <w:szCs w:val="22"/>
        </w:rPr>
        <w:instrText>ADDIN CSL_CITATION {"citationItems":[{"id":"ITEM-1","itemData":{"author":[{"dropping-particle":"","family":"Crisp-dm","given":"Pendekatan","non-dropping-particle":"","parse-names":false,"suffix":""}],"id":"ITEM-1","issued":{"date-parts":[["2023"]]},"title":"Implementasi Algoritma K- Nearest Neighbor untuk Prediksi Kerusakan Truk Mixer dengan Latar Belakang","type":"article-journal"},"uris":["http://www.mendeley.com/documents/?uuid=917460a5-5899-44b2-a376-6b0d7bf2f7b2"]}],"mendeley":{"formattedCitation":"[2]","plainTextFormattedCitation":"[2]","previouslyFormattedCitation":"[2]"},"properties":{"noteIndex":0},"schema":"https://github.com/citation-style-language/schema/raw/master/csl-citation.json"}</w:instrText>
      </w:r>
      <w:r w:rsidR="009E40C6">
        <w:rPr>
          <w:szCs w:val="22"/>
        </w:rPr>
        <w:fldChar w:fldCharType="separate"/>
      </w:r>
      <w:r w:rsidR="009E40C6" w:rsidRPr="009E40C6">
        <w:rPr>
          <w:noProof/>
          <w:szCs w:val="22"/>
        </w:rPr>
        <w:t>[2]</w:t>
      </w:r>
      <w:r w:rsidR="009E40C6">
        <w:rPr>
          <w:szCs w:val="22"/>
        </w:rPr>
        <w:fldChar w:fldCharType="end"/>
      </w:r>
      <w:r>
        <w:rPr>
          <w:szCs w:val="22"/>
        </w:rPr>
        <w:t xml:space="preserve">. Banyak dari para pengendara kendaraan cenderung menghindari bagian jalan yang rusak, kerusakan jalan akan mempengaruhi laju kendaraan yang melintas jalan tersebut. Akibatnya, pengendara harus mengurangi kecepatan kendaraan mereka untuk menghindari kerusakan jalan tersebut. Karena itu banyak kendaraan berkumpul, menyebabkan kemacetan. Kecelakaan yang terjadi juga sering menjadi penyebab kecelakaan lalu lintas di jalan raya. Akibatnya, Kondisi jalan dapat dianggap sebagai salah satu faktor yang mempengaruhi kepadatan atau kemacetan lalu lintas di transportasi darat. Pada saat ini pemeriksaan jalan masih menggunakan metode manual ini  di anggap tidak efisien karena membutuhkan aktu yang lama, biaya yang tinggi, berbahaya karena kecepatan kendaraan berlalu Lalang </w:t>
      </w:r>
      <w:r w:rsidR="0009781E">
        <w:rPr>
          <w:szCs w:val="22"/>
        </w:rPr>
        <w:t>yang tinggi, faktor subjektif, dan kelelahan.</w:t>
      </w:r>
    </w:p>
    <w:p w14:paraId="4F75AB78" w14:textId="31AE94AC" w:rsidR="0009781E" w:rsidRDefault="0009781E" w:rsidP="00755435">
      <w:pPr>
        <w:pStyle w:val="DaftarParagraf"/>
        <w:tabs>
          <w:tab w:val="left" w:pos="567"/>
          <w:tab w:val="left" w:pos="1134"/>
        </w:tabs>
        <w:spacing w:line="276" w:lineRule="auto"/>
        <w:ind w:left="567"/>
        <w:rPr>
          <w:szCs w:val="22"/>
        </w:rPr>
      </w:pPr>
      <w:r>
        <w:rPr>
          <w:szCs w:val="22"/>
        </w:rPr>
        <w:lastRenderedPageBreak/>
        <w:tab/>
        <w:t>Berdasarkan permasalahan tersebut maka diperlukan penelitian untuk menemukan cara baru untuk menggantikan metode tradisional yang kuat dan akurat. Dibutuhkan Inovasi untuk membuat proses pengaduan lebih cepat, tanggap, dan tepat sesuai dengan kondisi masalah. Salah satu metode pengaduan yang cocok adalah teknologi informasi menggunakan perangkat mobile yang dimiliki masyarakat. Sebagian besar penduduk di dunia saat ini telah memanfaatkan teknologi informasi, yaitu internet. Penggunaan internet yang menggunakan perangkat mobile di Indonesia mencapai 83.44%, sedangkan pencapaian informasi melalui Perangkat mobile mencapai 87.13%, dan akses internet melalui perangkat mobile setiap hari mencapai 65.98%</w:t>
      </w:r>
      <w:r w:rsidR="009E40C6">
        <w:rPr>
          <w:szCs w:val="22"/>
        </w:rPr>
        <w:fldChar w:fldCharType="begin" w:fldLock="1"/>
      </w:r>
      <w:r w:rsidR="009E40C6">
        <w:rPr>
          <w:szCs w:val="22"/>
        </w:rPr>
        <w:instrText>ADDIN CSL_CITATION {"citationItems":[{"id":"ITEM-1","itemData":{"DOI":"10.59562/teknovokasi.v1i1.9","ISSN":"2985-6787","abstract":"This study aims to determine the results of developing the Android-based Application for Damaged Road Reporting in Bulupabbulu Village, Tempe District, Wajo Regency based on the results of ISO 25010 testing standards and to determine the results of using the Damaged Road Reporting Application in Bulupabbulu Village, Tempe District, Wajo Regency based on Android. The development model used is a prototype and application quality testing based on the ISO 25010 quality standard. Based on the test results using the ISO 25010 quality standard, the damaged road reporting application has met the standards where: a) the percentage of eligibility is 100% in the Very Good category and has fulfilled the functionality aspect suitability; b) results of 100% are obtained and are in the very good category and have fulfilled the compatibility aspect; c) testing the performance efficiency aspect of the application can run properly without experiencing a memory leak resulting in force close and launch fail; d) the results obtained by 100% of users assess the developed application to be in the Very Good category and have fulfilled the usability aspect.","author":[{"dropping-particle":"","family":"Iskandar","given":"Nurul Fadhil","non-dropping-particle":"","parse-names":false,"suffix":""},{"dropping-particle":"","family":"Zulhajji","given":"","non-dropping-particle":"","parse-names":false,"suffix":""},{"dropping-particle":"","family":"Fathahillah","given":"","non-dropping-particle":"","parse-names":false,"suffix":""}],"container-title":"TEKNOVOKASI : Jurnal Pengabdian Masyarakat","id":"ITEM-1","issue":"1","issued":{"date-parts":[["2023"]]},"page":"25-33","title":"Pengembangan Aplikasi Pelaporan Jalan Rusak Di Kelurahan Bulupabbulu Kecamatan Tempe Kabupaten Wajo Berbasis Android","type":"article-journal","volume":"1"},"uris":["http://www.mendeley.com/documents/?uuid=622a3112-7ef6-488f-b5f7-3bd85c9322f6"]}],"mendeley":{"formattedCitation":"[3]","plainTextFormattedCitation":"[3]","previouslyFormattedCitation":"[3]"},"properties":{"noteIndex":0},"schema":"https://github.com/citation-style-language/schema/raw/master/csl-citation.json"}</w:instrText>
      </w:r>
      <w:r w:rsidR="009E40C6">
        <w:rPr>
          <w:szCs w:val="22"/>
        </w:rPr>
        <w:fldChar w:fldCharType="separate"/>
      </w:r>
      <w:r w:rsidR="009E40C6" w:rsidRPr="009E40C6">
        <w:rPr>
          <w:noProof/>
          <w:szCs w:val="22"/>
        </w:rPr>
        <w:t>[3]</w:t>
      </w:r>
      <w:r w:rsidR="009E40C6">
        <w:rPr>
          <w:szCs w:val="22"/>
        </w:rPr>
        <w:fldChar w:fldCharType="end"/>
      </w:r>
      <w:r>
        <w:rPr>
          <w:szCs w:val="22"/>
        </w:rPr>
        <w:t xml:space="preserve">. Untuk mencapai tujuan ini, maka diperlukan sistem yang memungkinkan masyarakat untuk melaporkan kerusakan jalan yang dilakukan melalui perangkat mobile, seperti berbasis web. Dengan demikian, pemerintah dapat dengan cepat mendapatkan informasi melalui Dinas Bina Marga, yang memudahkan perencanaan dan tindakan penggunaan anggaran. OOAD merupakan paradigma pemrograman berorientasi objek, semua data dan fungsi dalam paradigma akan dibungkus dalam kelas atau objek </w:t>
      </w:r>
      <w:r w:rsidR="009E40C6">
        <w:rPr>
          <w:szCs w:val="22"/>
        </w:rPr>
        <w:fldChar w:fldCharType="begin" w:fldLock="1"/>
      </w:r>
      <w:r w:rsidR="009E40C6">
        <w:rPr>
          <w:szCs w:val="22"/>
        </w:rPr>
        <w:instrText>ADDIN CSL_CITATION {"citationItems":[{"id":"ITEM-1","itemData":{"DOI":"10.35134/komtekinfo.v8i2.105","ISSN":"2356-0010","abstract":"Padang yaitu salah kota di Sumatera Barat yang merupakan penghasil produk bahan tekstil terbaik, sehingga tak heran jika Padang menjadi acuan trend fashion dan salah satu destinasi wisata belanja di Sumatera Barat. Penelitian ini bertujuan untuk membangun sebuah aplikasi digital marketing yang dapat membantu semua kalangan masyarakat atau konsumen untuk mencari informasi produk tekstil dan pemesanan bahan tekstil secara online dalam membangun brand awareness, dimana dalam pemesanan bahan tekstil ini masih menggunakan cara manual yang mana konsumen harus datang langsung ke toko untuk memesan produk tekstil. Sehingga dengan cara ini belum efektif dari segi waktu maupun biaya, untuk itu peneliti membuatkan aplikasi yang dapat memudahkan masyarakat atau penumpang dalam pemesanan produk tekstil secara online. Dimana Aplikasi terdiri dari dua bagian yakni, admin menggunakan bahasa pemrograman PHP dan MySQL dengan bantuan software Notepad++ dan Xampp.","author":[{"dropping-particle":"","family":"Jara","given":"Lutfa Fima","non-dropping-particle":"","parse-names":false,"suffix":""},{"dropping-particle":"","family":"Putra","given":"Muhammad Reza","non-dropping-particle":"","parse-names":false,"suffix":""}],"container-title":"Jurnal KomtekInfo","id":"ITEM-1","issue":"2","issued":{"date-parts":[["2021"]]},"page":"110-117","title":"Implementasi Digital Marketing dalam Membangun Brand Awareness Menggunakan Metode Object Oriented Analysis and Design pada Umkm Tekstil Kota Padang","type":"article-journal","volume":"8"},"uris":["http://www.mendeley.com/documents/?uuid=455571b1-021c-4fea-85a7-4e8121e916c8"]}],"mendeley":{"formattedCitation":"[4]","plainTextFormattedCitation":"[4]","previouslyFormattedCitation":"[4]"},"properties":{"noteIndex":0},"schema":"https://github.com/citation-style-language/schema/raw/master/csl-citation.json"}</w:instrText>
      </w:r>
      <w:r w:rsidR="009E40C6">
        <w:rPr>
          <w:szCs w:val="22"/>
        </w:rPr>
        <w:fldChar w:fldCharType="separate"/>
      </w:r>
      <w:r w:rsidR="009E40C6" w:rsidRPr="009E40C6">
        <w:rPr>
          <w:noProof/>
          <w:szCs w:val="22"/>
        </w:rPr>
        <w:t>[4]</w:t>
      </w:r>
      <w:r w:rsidR="009E40C6">
        <w:rPr>
          <w:szCs w:val="22"/>
        </w:rPr>
        <w:fldChar w:fldCharType="end"/>
      </w:r>
      <w:r>
        <w:rPr>
          <w:szCs w:val="22"/>
        </w:rPr>
        <w:t xml:space="preserve">. Analisis berorientasi Objek (OOA) dan Desain  berorientasi objek (OOD) adalah konsep yang mencakup analisis dan desain sistem dengan pendekatan objek, karena itu metode desain analisis berorientasi objek dipilih </w:t>
      </w:r>
      <w:r w:rsidR="009E40C6">
        <w:rPr>
          <w:szCs w:val="22"/>
        </w:rPr>
        <w:fldChar w:fldCharType="begin" w:fldLock="1"/>
      </w:r>
      <w:r w:rsidR="009E40C6">
        <w:rPr>
          <w:szCs w:val="22"/>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1ac3fa72-c5cd-4e15-bb2f-293e2eec29ce"]}],"mendeley":{"formattedCitation":"[5]","plainTextFormattedCitation":"[5]","previouslyFormattedCitation":"[5]"},"properties":{"noteIndex":0},"schema":"https://github.com/citation-style-language/schema/raw/master/csl-citation.json"}</w:instrText>
      </w:r>
      <w:r w:rsidR="009E40C6">
        <w:rPr>
          <w:szCs w:val="22"/>
        </w:rPr>
        <w:fldChar w:fldCharType="separate"/>
      </w:r>
      <w:r w:rsidR="009E40C6" w:rsidRPr="009E40C6">
        <w:rPr>
          <w:noProof/>
          <w:szCs w:val="22"/>
        </w:rPr>
        <w:t>[5]</w:t>
      </w:r>
      <w:r w:rsidR="009E40C6">
        <w:rPr>
          <w:szCs w:val="22"/>
        </w:rPr>
        <w:fldChar w:fldCharType="end"/>
      </w:r>
      <w:r>
        <w:rPr>
          <w:szCs w:val="22"/>
        </w:rPr>
        <w:t xml:space="preserve">. Dengan menggunakan metode OOAD membuat visualisasi, menspesifikasikan, membangun, dan dokumentasi sistem pengembangan software lebih mudah. </w:t>
      </w:r>
    </w:p>
    <w:p w14:paraId="1480A29E" w14:textId="0F6B8935" w:rsidR="0009781E" w:rsidRDefault="0009781E" w:rsidP="00755435">
      <w:pPr>
        <w:pStyle w:val="DaftarParagraf"/>
        <w:tabs>
          <w:tab w:val="left" w:pos="567"/>
          <w:tab w:val="left" w:pos="1134"/>
        </w:tabs>
        <w:spacing w:line="276" w:lineRule="auto"/>
        <w:ind w:left="567"/>
        <w:rPr>
          <w:szCs w:val="22"/>
        </w:rPr>
      </w:pPr>
      <w:r>
        <w:rPr>
          <w:szCs w:val="22"/>
        </w:rPr>
        <w:tab/>
        <w:t xml:space="preserve">Sebuah sistem yang akan dibangun dalam penelitian ini akan digunakan untuk melaporkan kerusakan jalan melalui perangkat mobile melalui layanan web untuk pelapor dan admin. </w:t>
      </w:r>
    </w:p>
    <w:p w14:paraId="3C0674E7" w14:textId="05C05736" w:rsidR="0009781E" w:rsidRPr="00E9213B" w:rsidRDefault="0009781E" w:rsidP="00755435">
      <w:pPr>
        <w:pStyle w:val="DaftarParagraf"/>
        <w:tabs>
          <w:tab w:val="left" w:pos="567"/>
          <w:tab w:val="left" w:pos="1134"/>
        </w:tabs>
        <w:spacing w:line="276" w:lineRule="auto"/>
        <w:ind w:left="567"/>
        <w:rPr>
          <w:szCs w:val="22"/>
        </w:rPr>
      </w:pPr>
      <w:r>
        <w:rPr>
          <w:szCs w:val="22"/>
        </w:rPr>
        <w:tab/>
        <w:t xml:space="preserve">Tujuan dari sistem ini adalah merancang pelaporan  kerusakan jalan </w:t>
      </w:r>
      <w:r w:rsidR="003164F9">
        <w:rPr>
          <w:szCs w:val="22"/>
        </w:rPr>
        <w:t xml:space="preserve">untuk memfasilitasi masyarakat dalam melaporkan kondisi jalan yang rusak, sehingga petugas dapat segera merespons dan melakukan perbaikan dengan efisiensi dan efektifitas  yang tinggi. </w:t>
      </w:r>
    </w:p>
    <w:p w14:paraId="0B933408" w14:textId="77777777" w:rsidR="00E9213B" w:rsidRDefault="00E9213B" w:rsidP="00755435">
      <w:pPr>
        <w:pStyle w:val="DaftarParagraf"/>
        <w:tabs>
          <w:tab w:val="left" w:pos="567"/>
        </w:tabs>
        <w:spacing w:line="276" w:lineRule="auto"/>
        <w:ind w:left="567"/>
        <w:rPr>
          <w:b/>
          <w:bCs/>
          <w:szCs w:val="22"/>
        </w:rPr>
      </w:pPr>
    </w:p>
    <w:p w14:paraId="476F1F6D" w14:textId="6D5CD12F" w:rsidR="00770285" w:rsidRDefault="00770285" w:rsidP="00755435">
      <w:pPr>
        <w:pStyle w:val="DaftarParagraf"/>
        <w:numPr>
          <w:ilvl w:val="1"/>
          <w:numId w:val="1"/>
        </w:numPr>
        <w:tabs>
          <w:tab w:val="left" w:pos="567"/>
        </w:tabs>
        <w:spacing w:line="276" w:lineRule="auto"/>
        <w:ind w:left="567"/>
        <w:rPr>
          <w:szCs w:val="22"/>
        </w:rPr>
      </w:pPr>
      <w:r>
        <w:rPr>
          <w:szCs w:val="22"/>
        </w:rPr>
        <w:t xml:space="preserve">Tinjauan </w:t>
      </w:r>
    </w:p>
    <w:p w14:paraId="3BB1E729" w14:textId="1374AB20" w:rsidR="00770285" w:rsidRDefault="000219FF" w:rsidP="00755435">
      <w:pPr>
        <w:pStyle w:val="DaftarParagraf"/>
        <w:tabs>
          <w:tab w:val="left" w:pos="851"/>
        </w:tabs>
        <w:spacing w:line="276" w:lineRule="auto"/>
        <w:ind w:left="0" w:firstLine="567"/>
        <w:rPr>
          <w:szCs w:val="22"/>
        </w:rPr>
      </w:pPr>
      <w:r>
        <w:rPr>
          <w:szCs w:val="22"/>
        </w:rPr>
        <w:t xml:space="preserve">Adanya kerusakan jalan, mengakibatkan tergenang air saat hujan, sebab utamanya kerusakan jalan. Genangan air dapat menyebabkan kerusakan jalan dapat melonggarkan ikatan aspal dan agregat. Ketiak ikatan aspal dan agregat longgar, kendaraan yang lewat akan memberi beban, menyebabkan retak atau kerusakan jalan lainnya </w:t>
      </w:r>
      <w:r w:rsidR="009E40C6">
        <w:rPr>
          <w:szCs w:val="22"/>
        </w:rPr>
        <w:fldChar w:fldCharType="begin" w:fldLock="1"/>
      </w:r>
      <w:r w:rsidR="009E40C6">
        <w:rPr>
          <w:szCs w:val="22"/>
        </w:rPr>
        <w:instrText>ADDIN CSL_CITATION {"citationItems":[{"id":"ITEM-1","itemData":{"ISSN":"2809-4069","abstract":"… Peranan koperasi sangat … (STTP), Koperasi simpan pinjam STTP merupakan sebuah koperasi yang bergerak dibidang simpan pinjam yang di peruntukan kepada anggotanya Koperasi …","author":[{"dropping-particle":"","family":"Marsa","given":"Arif Rizki","non-dropping-particle":"","parse-names":false,"suffix":""},{"dropping-particle":"","family":"Sari","given":"Fitri Permata","non-dropping-particle":"","parse-names":false,"suffix":""}],"container-title":"Jurnal Pustaka AI (Pusat Akses Kajian Teknologi Artificial Intelligence)","id":"ITEM-1","issue":"1","issued":{"date-parts":[["2021"]]},"page":"1-6","title":"Metode Ooad Pada Perancangan Sistem Informasi Koperasi Keluarga Stt-Payakumbuh","type":"article-journal","volume":"1"},"uris":["http://www.mendeley.com/documents/?uuid=38d1be0d-cf86-44af-ad42-3f8c261f177f"]}],"mendeley":{"formattedCitation":"[6]","plainTextFormattedCitation":"[6]","previouslyFormattedCitation":"[6]"},"properties":{"noteIndex":0},"schema":"https://github.com/citation-style-language/schema/raw/master/csl-citation.json"}</w:instrText>
      </w:r>
      <w:r w:rsidR="009E40C6">
        <w:rPr>
          <w:szCs w:val="22"/>
        </w:rPr>
        <w:fldChar w:fldCharType="separate"/>
      </w:r>
      <w:r w:rsidR="009E40C6" w:rsidRPr="009E40C6">
        <w:rPr>
          <w:noProof/>
          <w:szCs w:val="22"/>
        </w:rPr>
        <w:t>[6]</w:t>
      </w:r>
      <w:r w:rsidR="009E40C6">
        <w:rPr>
          <w:szCs w:val="22"/>
        </w:rPr>
        <w:fldChar w:fldCharType="end"/>
      </w:r>
      <w:r w:rsidR="009E40C6">
        <w:rPr>
          <w:szCs w:val="22"/>
        </w:rPr>
        <w:t>.</w:t>
      </w:r>
    </w:p>
    <w:p w14:paraId="21438B78" w14:textId="42D94D8D" w:rsidR="000219FF" w:rsidRDefault="000219FF" w:rsidP="00755435">
      <w:pPr>
        <w:pStyle w:val="DaftarParagraf"/>
        <w:numPr>
          <w:ilvl w:val="1"/>
          <w:numId w:val="1"/>
        </w:numPr>
        <w:tabs>
          <w:tab w:val="left" w:pos="567"/>
        </w:tabs>
        <w:spacing w:line="276" w:lineRule="auto"/>
        <w:ind w:left="567"/>
        <w:rPr>
          <w:szCs w:val="22"/>
        </w:rPr>
      </w:pPr>
      <w:r>
        <w:rPr>
          <w:szCs w:val="22"/>
        </w:rPr>
        <w:t>Website</w:t>
      </w:r>
    </w:p>
    <w:p w14:paraId="753BC5EC" w14:textId="303385E7" w:rsidR="000219FF" w:rsidRDefault="000219FF" w:rsidP="00755435">
      <w:pPr>
        <w:pStyle w:val="DaftarParagraf"/>
        <w:tabs>
          <w:tab w:val="left" w:pos="851"/>
        </w:tabs>
        <w:spacing w:line="276" w:lineRule="auto"/>
        <w:ind w:left="0" w:firstLine="567"/>
        <w:rPr>
          <w:szCs w:val="22"/>
        </w:rPr>
      </w:pPr>
      <w:r>
        <w:rPr>
          <w:szCs w:val="22"/>
        </w:rPr>
        <w:t xml:space="preserve">Website atau situs juga dapat didefinisikan sebagai Kumpulan halaman yang menampilkan data seperti teks, gambar, animasi, suara, video, dan gabungan dari semua ini. Halaman-halaman ini saling terkait dan membentuk rangkaian bangunan yang saling terkait. Setiap halaman memiliki jaringan halaman atau Hyperlink </w:t>
      </w:r>
      <w:r w:rsidR="009E40C6">
        <w:rPr>
          <w:szCs w:val="22"/>
        </w:rPr>
        <w:fldChar w:fldCharType="begin" w:fldLock="1"/>
      </w:r>
      <w:r w:rsidR="009E40C6">
        <w:rPr>
          <w:szCs w:val="22"/>
        </w:rPr>
        <w:instrText>ADDIN CSL_CITATION {"citationItems":[{"id":"ITEM-1","itemData":{"DOI":"10.23960/jitet.v13i1.5829","ISSN":"2303-0577","abstract":"Penerapan metode Object Oriented Analysis and Design (OOAD) pada aplikasi sistem informasi pelayanan masyarakat Surabaya, “MySurabaya,” bertujuan untuk meningkatkan efisiensi dan kualitas layanan publik di Kota Surabaya. Metode OOAD digunakan untuk merancang sistem yang berbasis objek yang dapat menggambarkan berbagai elemen dalam sistem pelayanan, seperti pengguna , permintaan berbagai layanan, dan status permohonan. Melalui pendekatan ini, analisis dan desain sistem difokuskan pada pemodelan objek-objek yang saling berinteraksi dan memiliki atribut serta perilaku yang jelas. Dengan menggunakan use case, Activity, sequence dan class diagram perancangan desain aplikasi ini diharapkan dapat mengoptimalkan alur dan mempermudah akses informasi bagi masyarakat. Aplikasi “MySurabaya” dirancang untuk memberikan kemudahan dalam mengajukan layanan publik, melacak status permohonan, dan memperoleh informasi yang dibutuhkan, sehingga mendukung terciptanya pelayanan yang lebih transparan dan responsif. Penerapan OOAD dalam pengembangan aplikasi ini diharapkan dapat menciptakan sistem yang lebih fleksibel, mudah dipelihara, dan mampu memenuhi kebutuhan pengguna serta meningkatkan kualitas pelayanan di Kota Surabaya.","author":[{"dropping-particle":"","family":"Rachmatika","given":"Putri Andini","non-dropping-particle":"","parse-names":false,"suffix":""},{"dropping-particle":"","family":"Ain","given":"Rika Nurul","non-dropping-particle":"","parse-names":false,"suffix":""},{"dropping-particle":"","family":"Wahyudinarti","given":"Eka","non-dropping-particle":"","parse-names":false,"suffix":""},{"dropping-particle":"","family":"Fitri","given":"Anindo Saka","non-dropping-particle":"","parse-names":false,"suffix":""}],"container-title":"Jurnal Informatika dan Teknik Elektro Terapan","id":"ITEM-1","issue":"1","issued":{"date-parts":[["2025"]]},"page":"1076-1083","title":"Penerapan Metode Object Oriented Analysis and Design Pada Aplikasi Sistem Informasi Pelayanan Masyarakat Surabaya “Mysurabaya”","type":"article-journal","volume":"13"},"uris":["http://www.mendeley.com/documents/?uuid=530fa603-bf0c-410d-a4c9-c6a05322eb76"]}],"mendeley":{"formattedCitation":"[7]","plainTextFormattedCitation":"[7]","previouslyFormattedCitation":"[7]"},"properties":{"noteIndex":0},"schema":"https://github.com/citation-style-language/schema/raw/master/csl-citation.json"}</w:instrText>
      </w:r>
      <w:r w:rsidR="009E40C6">
        <w:rPr>
          <w:szCs w:val="22"/>
        </w:rPr>
        <w:fldChar w:fldCharType="separate"/>
      </w:r>
      <w:r w:rsidR="009E40C6" w:rsidRPr="009E40C6">
        <w:rPr>
          <w:noProof/>
          <w:szCs w:val="22"/>
        </w:rPr>
        <w:t>[7]</w:t>
      </w:r>
      <w:r w:rsidR="009E40C6">
        <w:rPr>
          <w:szCs w:val="22"/>
        </w:rPr>
        <w:fldChar w:fldCharType="end"/>
      </w:r>
      <w:r w:rsidR="009E40C6">
        <w:rPr>
          <w:szCs w:val="22"/>
        </w:rPr>
        <w:t>.</w:t>
      </w:r>
    </w:p>
    <w:p w14:paraId="74749401" w14:textId="109A3BAE" w:rsidR="000219FF" w:rsidRDefault="000219FF" w:rsidP="00755435">
      <w:pPr>
        <w:pStyle w:val="DaftarParagraf"/>
        <w:numPr>
          <w:ilvl w:val="1"/>
          <w:numId w:val="1"/>
        </w:numPr>
        <w:tabs>
          <w:tab w:val="left" w:pos="567"/>
        </w:tabs>
        <w:spacing w:line="276" w:lineRule="auto"/>
        <w:ind w:left="567"/>
        <w:rPr>
          <w:szCs w:val="22"/>
        </w:rPr>
      </w:pPr>
      <w:r>
        <w:rPr>
          <w:szCs w:val="22"/>
        </w:rPr>
        <w:t>Object Oriented Analysis Design (OOD)</w:t>
      </w:r>
    </w:p>
    <w:p w14:paraId="2C019A94" w14:textId="30030BB6" w:rsidR="000219FF" w:rsidRDefault="000219FF" w:rsidP="00755435">
      <w:pPr>
        <w:pStyle w:val="DaftarParagraf"/>
        <w:tabs>
          <w:tab w:val="left" w:pos="0"/>
        </w:tabs>
        <w:spacing w:line="276" w:lineRule="auto"/>
        <w:ind w:left="0" w:firstLine="567"/>
        <w:rPr>
          <w:szCs w:val="22"/>
        </w:rPr>
      </w:pPr>
      <w:r>
        <w:rPr>
          <w:szCs w:val="22"/>
        </w:rPr>
        <w:t xml:space="preserve">OOD (Object Oriented Analysis Design) merupakan metode analisis yang melihat persyaratan dari sudut pandang kelas dan objek yang ditemukan dalam ruang lingkup masalah. Ini mengarahkan arsitektur software pada manipulasi objek sistem atau subsistem </w:t>
      </w:r>
      <w:r w:rsidR="009E40C6">
        <w:rPr>
          <w:szCs w:val="22"/>
        </w:rPr>
        <w:fldChar w:fldCharType="begin" w:fldLock="1"/>
      </w:r>
      <w:r w:rsidR="009E40C6">
        <w:rPr>
          <w:szCs w:val="22"/>
        </w:rPr>
        <w:instrText>ADDIN CSL_CITATION {"citationItems":[{"id":"ITEM-1","itemData":{"DOI":"10.58406/sainteka.v3i1.702","ISSN":"2808-1056","abstract":"Penyebab ketidak nyamanan para pengguna jalan raya adalah terdapatnya kerusakan pada jalan, dan system drainase yang tidak berfungsi dengan baik. Sehingga menyebakan terjadinya genangan air dan bahkan dapat merusak konstruksi jalan. Permasalahan genangan air dapat terjadi di berbagai daerah terutama di daerah Kabupaten Sumbawa.Tepatnya di jalan tongkol Kelurahan Uma Sima sering kali terjadi kerusakan jalan akibat adanya genangan air. Penelitian ini bertujuan untuk mengetahui pengaruh genangan air terhadap kerusakan jalan di Keluarahan Uma Sima Kecamatan Sumbawa. Adapun metode yang di lakukan untuk mengetahui dimensi kerusakan jalan adalah dengan metode binamarga, kemudian untuk menganalisis dimensi saluran di lakukan pengukuran langsung dilapangan dan mencatat setiap hasil pengukuran untuk di analisa. Berdasarkan hasil penelitian yang dilakukan bahwa Hasil dari analisa di dapatkan debit rencana saluran(Qr) = 4,55 m3/det sedangkan dari hasil survei di lapangan di dapat kapasitas saluran (Qs) = 0,896 m/s jadi saluran tersebut sudah mengalami penyempitan yang di sebab kan oleh sedimentasi sehingga menyebabkan perubahan kinerja pada saluran. Genangan air sangat berpengaruh terhadap kerusakan Jalan Tongkol dimana didapat persentase total kerusakan Jalan Tongkol akibat genangan air yaitu sebesar 72.72%. dan persentase kerusakan jalan pertahun sebesar 14.54%. Berdasarkan analisis tersebut maka perlu dilakukan perbaikan terlebih dahulu terhadap dreinasese hingga dapat mengatasi masalah genangan air yang menyebab kan terjadinyakerusakan di JalanTongkol.","author":[{"dropping-particle":"","family":"Ramdani","given":"Rahmad","non-dropping-particle":"","parse-names":false,"suffix":""},{"dropping-particle":"","family":"Zulkarnaen","given":"Zulkarnaen","non-dropping-particle":"","parse-names":false,"suffix":""},{"dropping-particle":"","family":"Purnama","given":"Ady","non-dropping-particle":"","parse-names":false,"suffix":""}],"container-title":"Jurnal Sainteka","id":"ITEM-1","issue":"1","issued":{"date-parts":[["2022"]]},"page":"7-12","title":"Analisis Pengaruh Genangan Air Terhadap Kerusakan Jalan Di Kelurahan Uma Sima Kecamatan Sumbawa","type":"article-journal","volume":"3"},"uris":["http://www.mendeley.com/documents/?uuid=dadee5de-6048-4974-acc2-397525b145aa"]}],"mendeley":{"formattedCitation":"[8]","plainTextFormattedCitation":"[8]","previouslyFormattedCitation":"[8]"},"properties":{"noteIndex":0},"schema":"https://github.com/citation-style-language/schema/raw/master/csl-citation.json"}</w:instrText>
      </w:r>
      <w:r w:rsidR="009E40C6">
        <w:rPr>
          <w:szCs w:val="22"/>
        </w:rPr>
        <w:fldChar w:fldCharType="separate"/>
      </w:r>
      <w:r w:rsidR="009E40C6" w:rsidRPr="009E40C6">
        <w:rPr>
          <w:noProof/>
          <w:szCs w:val="22"/>
        </w:rPr>
        <w:t>[8]</w:t>
      </w:r>
      <w:r w:rsidR="009E40C6">
        <w:rPr>
          <w:szCs w:val="22"/>
        </w:rPr>
        <w:fldChar w:fldCharType="end"/>
      </w:r>
      <w:r w:rsidR="009E40C6">
        <w:rPr>
          <w:szCs w:val="22"/>
        </w:rPr>
        <w:t>.</w:t>
      </w:r>
    </w:p>
    <w:p w14:paraId="1DE06B25" w14:textId="75D2A8AF" w:rsidR="00B40E60" w:rsidRDefault="00B40E60" w:rsidP="00755435">
      <w:pPr>
        <w:pStyle w:val="DaftarParagraf"/>
        <w:numPr>
          <w:ilvl w:val="1"/>
          <w:numId w:val="1"/>
        </w:numPr>
        <w:tabs>
          <w:tab w:val="left" w:pos="0"/>
        </w:tabs>
        <w:spacing w:line="276" w:lineRule="auto"/>
        <w:ind w:left="567"/>
        <w:rPr>
          <w:szCs w:val="22"/>
        </w:rPr>
      </w:pPr>
      <w:r>
        <w:rPr>
          <w:szCs w:val="22"/>
        </w:rPr>
        <w:t xml:space="preserve">UML </w:t>
      </w:r>
    </w:p>
    <w:p w14:paraId="241C0B72" w14:textId="2071E599" w:rsidR="00B40E60" w:rsidRDefault="00B40E60" w:rsidP="00755435">
      <w:pPr>
        <w:pStyle w:val="DaftarParagraf"/>
        <w:tabs>
          <w:tab w:val="left" w:pos="0"/>
        </w:tabs>
        <w:spacing w:line="276" w:lineRule="auto"/>
        <w:ind w:left="0" w:firstLine="567"/>
        <w:rPr>
          <w:szCs w:val="22"/>
        </w:rPr>
      </w:pPr>
      <w:r>
        <w:rPr>
          <w:szCs w:val="22"/>
        </w:rPr>
        <w:t xml:space="preserve">Salah satu Bahasa permodelan yang sangat berguna di dunia pengembangan sistem berorientasi objek yaitu Unified Modeling Language (UML), yang dikembangkan oleh Booch, Objects Modeling Technique (OMT), dan Object Oriented Software Engineering (OOSE) </w:t>
      </w:r>
      <w:r w:rsidR="009E40C6">
        <w:rPr>
          <w:szCs w:val="22"/>
        </w:rPr>
        <w:fldChar w:fldCharType="begin" w:fldLock="1"/>
      </w:r>
      <w:r w:rsidR="009E40C6">
        <w:rPr>
          <w:szCs w:val="22"/>
        </w:rPr>
        <w:instrText>ADDIN CSL_CITATION {"citationItems":[{"id":"ITEM-1","itemData":{"abstract":"Abstrak-Serikat Pekerja adalah organisasi yang berfungsi untuk memperjuangkan, membela serta melindungi hak dan kepentingan pekerja/buruh serta meningkatkan kesejahteraan pekerja/buruh dan keluarganya. Namun karena banyaknya kendala, banyak anggota yang menjadi malas untuk pergi ke kantor pengurus untuk mengadukan keluhannya. Grup chat whatsapp yang sudah dibuat oleh pengurus pun menjadi tidak efektif, Maka Dari itu Penggunaan aplikasi pengaduan anggota merupakan solusi dalam pengelolaan keluhan dan pengaduan dari anggota kepada pengurus keanggotaan serikat. Abstract-A trade union is an organization whose function is to fight for, defend and protect the rights and interests of workers/labourers and to improve the welfare of workers/labourers and their families. However, because of the many obstacles, many members became lazy to go to the management's office to complain. The whatsapp chat group that had been created by the management became ineffective. Therefore, the use of the member complaint application is a solution in managing complaints and complaints from members to union membership officials.","author":[{"dropping-particle":"","family":"Restu Al kholiq","given":"Muhammad","non-dropping-particle":"","parse-names":false,"suffix":""},{"dropping-particle":"","family":"Kunci","given":"Kata","non-dropping-particle":"","parse-names":false,"suffix":""},{"dropping-particle":"","family":"Pekerja","given":"Serikat","non-dropping-particle":"","parse-names":false,"suffix":""},{"dropping-particle":"","family":"Whatsapp","given":"Grup","non-dropping-particle":"","parse-names":false,"suffix":""},{"dropping-particle":"","family":"Pengaduan Anggota","given":"Aplikasi","non-dropping-particle":"","parse-names":false,"suffix":""}],"container-title":"Jurnal Ilmu Komputer dan Pendidikan","id":"ITEM-1","issue":"5","issued":{"date-parts":[["2023"]]},"page":"1091-1099","title":"Aplikasi Pengaduan Anggota Serikat Pekerja Dengan Metode Object Oriented Analysis Design (OOAD) Berbasis Website","type":"article-journal","volume":"1"},"uris":["http://www.mendeley.com/documents/?uuid=ac8c474a-68f1-4ec0-92c9-15e5579a0b54"]}],"mendeley":{"formattedCitation":"[9]","plainTextFormattedCitation":"[9]","previouslyFormattedCitation":"[9]"},"properties":{"noteIndex":0},"schema":"https://github.com/citation-style-language/schema/raw/master/csl-citation.json"}</w:instrText>
      </w:r>
      <w:r w:rsidR="009E40C6">
        <w:rPr>
          <w:szCs w:val="22"/>
        </w:rPr>
        <w:fldChar w:fldCharType="separate"/>
      </w:r>
      <w:r w:rsidR="009E40C6" w:rsidRPr="009E40C6">
        <w:rPr>
          <w:noProof/>
          <w:szCs w:val="22"/>
        </w:rPr>
        <w:t>[9]</w:t>
      </w:r>
      <w:r w:rsidR="009E40C6">
        <w:rPr>
          <w:szCs w:val="22"/>
        </w:rPr>
        <w:fldChar w:fldCharType="end"/>
      </w:r>
      <w:r>
        <w:rPr>
          <w:szCs w:val="22"/>
        </w:rPr>
        <w:t>.</w:t>
      </w:r>
    </w:p>
    <w:p w14:paraId="718E6ECB" w14:textId="37E282D4" w:rsidR="00B40E60" w:rsidRDefault="00B40E60" w:rsidP="00755435">
      <w:pPr>
        <w:pStyle w:val="DaftarParagraf"/>
        <w:numPr>
          <w:ilvl w:val="1"/>
          <w:numId w:val="1"/>
        </w:numPr>
        <w:tabs>
          <w:tab w:val="left" w:pos="0"/>
          <w:tab w:val="left" w:pos="567"/>
        </w:tabs>
        <w:spacing w:line="276" w:lineRule="auto"/>
        <w:ind w:left="567"/>
        <w:rPr>
          <w:szCs w:val="22"/>
        </w:rPr>
      </w:pPr>
      <w:r>
        <w:rPr>
          <w:szCs w:val="22"/>
        </w:rPr>
        <w:t>Figma</w:t>
      </w:r>
    </w:p>
    <w:p w14:paraId="258D8FFB" w14:textId="1B834D03" w:rsidR="000219FF" w:rsidRPr="00B40E60" w:rsidRDefault="00B40E60" w:rsidP="00755435">
      <w:pPr>
        <w:pStyle w:val="DaftarParagraf"/>
        <w:tabs>
          <w:tab w:val="left" w:pos="0"/>
          <w:tab w:val="left" w:pos="1134"/>
        </w:tabs>
        <w:spacing w:line="276" w:lineRule="auto"/>
        <w:ind w:left="0" w:firstLine="567"/>
        <w:rPr>
          <w:szCs w:val="22"/>
        </w:rPr>
      </w:pPr>
      <w:r>
        <w:rPr>
          <w:szCs w:val="22"/>
        </w:rPr>
        <w:t xml:space="preserve">Figma adalah platform desain berbasis web yang memungkinkan tim bekerja sama untuk membuat antarmuka interaktif dan responsif </w:t>
      </w:r>
      <w:r w:rsidR="009E40C6">
        <w:rPr>
          <w:szCs w:val="22"/>
        </w:rPr>
        <w:fldChar w:fldCharType="begin" w:fldLock="1"/>
      </w:r>
      <w:r w:rsidR="009E40C6">
        <w:rPr>
          <w:szCs w:val="22"/>
        </w:rPr>
        <w:instrText>ADDIN CSL_CITATION {"citationItems":[{"id":"ITEM-1","itemData":{"DOI":"10.29100/jipi.v5i2.1758","abstract":"&lt;p class=\"Abstract\"&gt;Proses pengembangan aplikasi merupakan salah satu kondisi yang sangat penting agar mendapatkan aplikasi yang baik. Untuk mengembangan aplikasi terdapat berbagai metode pengembangan yang dapat digunakan. Salah satu metode tersebut yaitu rapid application development (RAD). Metode RAD merupakan metode pengembangan yang melibatkan pengguna atau client. Untuk itu di dalam penelitian ini dilakukan implementasi metode RAD dalam proses pengembagnan aplikasi pelaporan kerusakan jalan. Dimana kebutuhan dari aplikasi ini untuk menjawab permsalahan dalam proses pengaduan kerusakan jalan yang selama ini memiliki mekanisme birokrasi yang panjang. Dengan dibuatnya aplikasi diharapkan mampu menjadi salah satu alternative bagi masyarakat untuk menyampaikan laporan dengan cepat, tepat dan akurat. Hasil dari penelitian ini berupa aplikasi pelaporan yang dibuat dengan dua antarmuka yaitu mobile yang diperuntukkan bagi masyarakat dan web yang diperuntukkan bagi pemerintah. selain itu juga aplikasi yang dihasilkan telah dikembangkan secara terstruktur mengikuti proses dari metode RAD mulai dari perencanaan, desain RAD dan implementasi. Hasil implementasi menunjukkan bahwa proses pelaporan kerusakan jalan dapat dilakukan yang dibuktikan dengan akses pengguna masyarakat dapat melakukan laporan dan akses admin dapat menindak lanjuti laporan tersebut.  &lt;/p&gt;&lt;p class=\"Abstract\"&gt; &lt;/p&gt;The application development process is one of the most important conditions in order to get a good application. To develop applications, there are various development methods that can be used. One such method is the rapid application development (RAD). The RAD method is a development method that involves users or clients. For this reason, in this study, the implementation of the RAD method is carried out in the process of developing a road damage reporting application. Where is the need for this application to answer problems in the process of complaints about road damage which so far has a long bureaucratic mechanism. By making the application, it is hoped that it can become an alternative for the public to submit reports quickly, precisely and accurately. The results of this study are in the form of a reporting application made with two interfaces, namely a mobile which is intended for the public and a web which is intended for the government. Besides that, the resulting application has been developed in a structured manner following the process of the RAD method starting from pl…","author":[{"dropping-particle":"","family":"Suyanto","given":"Suyanto","non-dropping-particle":"","parse-names":false,"suffix":""},{"dropping-particle":"","family":"Andri","given":"Andri","non-dropping-particle":"","parse-names":false,"suffix":""}],"container-title":"JIPI (Jurnal Ilmiah Penelitian dan Pembelajaran Informatika)","id":"ITEM-1","issue":"2","issued":{"date-parts":[["2020"]]},"page":"89","title":"Implementasi Rapid Application Development Dalam Pengembangan Aplikasi Pelaporan Kerusakan Jalan","type":"article-journal","volume":"5"},"uris":["http://www.mendeley.com/documents/?uuid=7cff7677-b8fe-4ec3-8d60-5af3c7cf8a40"]}],"mendeley":{"formattedCitation":"[10]","plainTextFormattedCitation":"[10]"},"properties":{"noteIndex":0},"schema":"https://github.com/citation-style-language/schema/raw/master/csl-citation.json"}</w:instrText>
      </w:r>
      <w:r w:rsidR="009E40C6">
        <w:rPr>
          <w:szCs w:val="22"/>
        </w:rPr>
        <w:fldChar w:fldCharType="separate"/>
      </w:r>
      <w:r w:rsidR="009E40C6" w:rsidRPr="009E40C6">
        <w:rPr>
          <w:noProof/>
          <w:szCs w:val="22"/>
        </w:rPr>
        <w:t>[10]</w:t>
      </w:r>
      <w:r w:rsidR="009E40C6">
        <w:rPr>
          <w:szCs w:val="22"/>
        </w:rPr>
        <w:fldChar w:fldCharType="end"/>
      </w:r>
      <w:r>
        <w:rPr>
          <w:szCs w:val="22"/>
        </w:rPr>
        <w:t>.</w:t>
      </w:r>
    </w:p>
    <w:p w14:paraId="65404325" w14:textId="77777777" w:rsidR="00770285" w:rsidRDefault="00770285" w:rsidP="00755435">
      <w:pPr>
        <w:pStyle w:val="DaftarParagraf"/>
        <w:tabs>
          <w:tab w:val="left" w:pos="567"/>
        </w:tabs>
        <w:spacing w:line="276" w:lineRule="auto"/>
        <w:ind w:left="993" w:hanging="993"/>
        <w:rPr>
          <w:szCs w:val="22"/>
        </w:rPr>
      </w:pPr>
    </w:p>
    <w:p w14:paraId="7680D88B" w14:textId="77777777" w:rsidR="00E84EAE" w:rsidRDefault="00E84EAE" w:rsidP="00755435">
      <w:pPr>
        <w:pStyle w:val="DaftarParagraf"/>
        <w:tabs>
          <w:tab w:val="left" w:pos="567"/>
        </w:tabs>
        <w:spacing w:line="276" w:lineRule="auto"/>
        <w:ind w:left="993" w:hanging="993"/>
        <w:rPr>
          <w:szCs w:val="22"/>
        </w:rPr>
      </w:pPr>
    </w:p>
    <w:p w14:paraId="4E54A328" w14:textId="77777777" w:rsidR="00E84EAE" w:rsidRPr="00770285" w:rsidRDefault="00E84EAE" w:rsidP="00755435">
      <w:pPr>
        <w:pStyle w:val="DaftarParagraf"/>
        <w:tabs>
          <w:tab w:val="left" w:pos="567"/>
        </w:tabs>
        <w:spacing w:line="276" w:lineRule="auto"/>
        <w:ind w:left="993" w:hanging="993"/>
        <w:rPr>
          <w:szCs w:val="22"/>
        </w:rPr>
      </w:pPr>
    </w:p>
    <w:p w14:paraId="3E05A07E" w14:textId="4A061ABD" w:rsidR="00E9213B" w:rsidRDefault="00E9213B" w:rsidP="00755435">
      <w:pPr>
        <w:pStyle w:val="DaftarParagraf"/>
        <w:numPr>
          <w:ilvl w:val="0"/>
          <w:numId w:val="1"/>
        </w:numPr>
        <w:tabs>
          <w:tab w:val="left" w:pos="567"/>
        </w:tabs>
        <w:spacing w:line="276" w:lineRule="auto"/>
        <w:ind w:left="567" w:hanging="567"/>
        <w:rPr>
          <w:b/>
          <w:bCs/>
          <w:szCs w:val="22"/>
        </w:rPr>
      </w:pPr>
      <w:r w:rsidRPr="00E9213B">
        <w:rPr>
          <w:b/>
          <w:bCs/>
          <w:szCs w:val="22"/>
        </w:rPr>
        <w:lastRenderedPageBreak/>
        <w:t>Metode</w:t>
      </w:r>
    </w:p>
    <w:p w14:paraId="6FBEAD40" w14:textId="6AA2F5F1" w:rsidR="00E9213B" w:rsidRDefault="00B40E60" w:rsidP="00755435">
      <w:pPr>
        <w:pStyle w:val="DaftarParagraf"/>
        <w:spacing w:line="276" w:lineRule="auto"/>
        <w:ind w:left="0" w:firstLine="567"/>
        <w:rPr>
          <w:szCs w:val="22"/>
        </w:rPr>
      </w:pPr>
      <w:r w:rsidRPr="00E84EAE">
        <w:rPr>
          <w:szCs w:val="22"/>
          <w:lang w:val="de-DE"/>
        </w:rPr>
        <w:t xml:space="preserve">Dalam rangka merancang sistem informasi untuk pelaporan kerusakan jalan, beberapa langkah perlu diambil agar menghasilkan sistem yang lebih optimal. Proses perancangan ini melibatkan serangkaian tahapan yang harus dijalani secara sistematis. Selain itu, penelitian ini menggunakan metode kualitatif sebagai pendekatan utama. </w:t>
      </w:r>
      <w:r>
        <w:rPr>
          <w:szCs w:val="22"/>
        </w:rPr>
        <w:t>Dengan kerangka penelitian pada gambar 1.</w:t>
      </w:r>
    </w:p>
    <w:p w14:paraId="18DDD267" w14:textId="77777777" w:rsidR="00B40E60" w:rsidRDefault="00B40E60" w:rsidP="00B40E60">
      <w:pPr>
        <w:pStyle w:val="DaftarParagraf"/>
        <w:ind w:left="0" w:firstLine="567"/>
        <w:rPr>
          <w:szCs w:val="22"/>
        </w:rPr>
      </w:pPr>
    </w:p>
    <w:p w14:paraId="1467D5F3" w14:textId="77777777" w:rsidR="00BF0990" w:rsidRDefault="00BF0990" w:rsidP="00B40E60">
      <w:pPr>
        <w:pStyle w:val="DaftarParagraf"/>
        <w:ind w:left="0" w:firstLine="567"/>
        <w:jc w:val="center"/>
        <w:rPr>
          <w:szCs w:val="22"/>
        </w:rPr>
      </w:pPr>
    </w:p>
    <w:p w14:paraId="603E9677" w14:textId="7E2780A4" w:rsidR="00BF0990" w:rsidRDefault="0016742A" w:rsidP="00B40E60">
      <w:pPr>
        <w:pStyle w:val="DaftarParagraf"/>
        <w:ind w:left="0" w:firstLine="567"/>
        <w:jc w:val="center"/>
        <w:rPr>
          <w:szCs w:val="22"/>
        </w:rPr>
      </w:pPr>
      <w:r>
        <w:rPr>
          <w:noProof/>
          <w14:ligatures w14:val="standardContextual"/>
        </w:rPr>
        <w:drawing>
          <wp:inline distT="0" distB="0" distL="0" distR="0" wp14:anchorId="4C7F0EE9" wp14:editId="3CCD772C">
            <wp:extent cx="1564915" cy="3550615"/>
            <wp:effectExtent l="0" t="0" r="0" b="0"/>
            <wp:docPr id="146698540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85401" name=""/>
                    <pic:cNvPicPr/>
                  </pic:nvPicPr>
                  <pic:blipFill rotWithShape="1">
                    <a:blip r:embed="rId11"/>
                    <a:srcRect l="43562" t="33733" r="43362" b="13519"/>
                    <a:stretch>
                      <a:fillRect/>
                    </a:stretch>
                  </pic:blipFill>
                  <pic:spPr bwMode="auto">
                    <a:xfrm>
                      <a:off x="0" y="0"/>
                      <a:ext cx="1581841" cy="3589018"/>
                    </a:xfrm>
                    <a:prstGeom prst="rect">
                      <a:avLst/>
                    </a:prstGeom>
                    <a:ln>
                      <a:noFill/>
                    </a:ln>
                    <a:extLst>
                      <a:ext uri="{53640926-AAD7-44D8-BBD7-CCE9431645EC}">
                        <a14:shadowObscured xmlns:a14="http://schemas.microsoft.com/office/drawing/2010/main"/>
                      </a:ext>
                    </a:extLst>
                  </pic:spPr>
                </pic:pic>
              </a:graphicData>
            </a:graphic>
          </wp:inline>
        </w:drawing>
      </w:r>
    </w:p>
    <w:p w14:paraId="1A623676" w14:textId="6E878678" w:rsidR="00B40E60" w:rsidRDefault="00B40E60" w:rsidP="00B40E60">
      <w:pPr>
        <w:pStyle w:val="DaftarParagraf"/>
        <w:ind w:left="0" w:firstLine="567"/>
        <w:jc w:val="center"/>
        <w:rPr>
          <w:szCs w:val="22"/>
        </w:rPr>
      </w:pPr>
      <w:r>
        <w:rPr>
          <w:szCs w:val="22"/>
        </w:rPr>
        <w:t>Gambar 1 Kerangka Penelitian</w:t>
      </w:r>
    </w:p>
    <w:p w14:paraId="547C023C" w14:textId="77777777" w:rsidR="00B40E60" w:rsidRDefault="00B40E60" w:rsidP="00B40E60">
      <w:pPr>
        <w:pStyle w:val="DaftarParagraf"/>
        <w:ind w:left="0" w:firstLine="567"/>
        <w:jc w:val="center"/>
        <w:rPr>
          <w:szCs w:val="22"/>
        </w:rPr>
      </w:pPr>
    </w:p>
    <w:p w14:paraId="129657B7" w14:textId="3725C263" w:rsidR="00B40E60" w:rsidRDefault="00BE5483" w:rsidP="00755435">
      <w:pPr>
        <w:pStyle w:val="DaftarParagraf"/>
        <w:numPr>
          <w:ilvl w:val="1"/>
          <w:numId w:val="1"/>
        </w:numPr>
        <w:tabs>
          <w:tab w:val="left" w:pos="567"/>
        </w:tabs>
        <w:spacing w:line="276" w:lineRule="auto"/>
        <w:ind w:left="567"/>
        <w:rPr>
          <w:szCs w:val="22"/>
        </w:rPr>
      </w:pPr>
      <w:r>
        <w:rPr>
          <w:szCs w:val="22"/>
        </w:rPr>
        <w:t>Metode Pengumpulan Data</w:t>
      </w:r>
    </w:p>
    <w:p w14:paraId="13F13B96" w14:textId="5403A3BB" w:rsidR="00BE5483" w:rsidRDefault="00BE5483" w:rsidP="00755435">
      <w:pPr>
        <w:pStyle w:val="DaftarParagraf"/>
        <w:numPr>
          <w:ilvl w:val="0"/>
          <w:numId w:val="2"/>
        </w:numPr>
        <w:tabs>
          <w:tab w:val="left" w:pos="851"/>
        </w:tabs>
        <w:spacing w:line="276" w:lineRule="auto"/>
        <w:rPr>
          <w:szCs w:val="22"/>
        </w:rPr>
      </w:pPr>
      <w:r>
        <w:rPr>
          <w:szCs w:val="22"/>
        </w:rPr>
        <w:t xml:space="preserve">Wawancara </w:t>
      </w:r>
    </w:p>
    <w:p w14:paraId="4D553B58" w14:textId="2A0E6E8F" w:rsidR="00BE5483" w:rsidRDefault="00BE5483" w:rsidP="00755435">
      <w:pPr>
        <w:pStyle w:val="DaftarParagraf"/>
        <w:tabs>
          <w:tab w:val="left" w:pos="851"/>
        </w:tabs>
        <w:spacing w:line="276" w:lineRule="auto"/>
        <w:ind w:left="851"/>
        <w:rPr>
          <w:szCs w:val="22"/>
        </w:rPr>
      </w:pPr>
      <w:r>
        <w:rPr>
          <w:szCs w:val="22"/>
        </w:rPr>
        <w:t>Penelitian melakukan komunikasi secara langsung untuk melakukan tanya jawab tentang bagaimana pengelolaan data yang dilakukan pada pihak yang berhubungan dengan objek penelitian yaitu dishub. Dari hasil wawancara, terkait pelaporan kerusakan jalan masih menggunakan metode manual dan hal tersebut masih kurang efektif.</w:t>
      </w:r>
    </w:p>
    <w:p w14:paraId="478E8FC7" w14:textId="53E73159" w:rsidR="00BE5483" w:rsidRDefault="00BE5483" w:rsidP="00755435">
      <w:pPr>
        <w:pStyle w:val="DaftarParagraf"/>
        <w:numPr>
          <w:ilvl w:val="0"/>
          <w:numId w:val="2"/>
        </w:numPr>
        <w:tabs>
          <w:tab w:val="left" w:pos="851"/>
        </w:tabs>
        <w:spacing w:line="276" w:lineRule="auto"/>
        <w:rPr>
          <w:szCs w:val="22"/>
        </w:rPr>
      </w:pPr>
      <w:r>
        <w:rPr>
          <w:szCs w:val="22"/>
        </w:rPr>
        <w:t xml:space="preserve">Observasi </w:t>
      </w:r>
    </w:p>
    <w:p w14:paraId="750A76EC" w14:textId="246242C4" w:rsidR="00BE5483" w:rsidRDefault="00BE5483" w:rsidP="00755435">
      <w:pPr>
        <w:pStyle w:val="DaftarParagraf"/>
        <w:tabs>
          <w:tab w:val="left" w:pos="851"/>
        </w:tabs>
        <w:spacing w:line="276" w:lineRule="auto"/>
        <w:ind w:left="927"/>
        <w:rPr>
          <w:szCs w:val="22"/>
        </w:rPr>
      </w:pPr>
      <w:r>
        <w:rPr>
          <w:szCs w:val="22"/>
        </w:rPr>
        <w:t>Pengumpulan data dari penelitian, dilakukan dengan mengamati secara langsung pada objek penelitian.</w:t>
      </w:r>
    </w:p>
    <w:p w14:paraId="1400A99B" w14:textId="16FDDD30" w:rsidR="00BE5483" w:rsidRDefault="00BE5483" w:rsidP="00755435">
      <w:pPr>
        <w:pStyle w:val="DaftarParagraf"/>
        <w:numPr>
          <w:ilvl w:val="0"/>
          <w:numId w:val="2"/>
        </w:numPr>
        <w:tabs>
          <w:tab w:val="left" w:pos="851"/>
        </w:tabs>
        <w:spacing w:line="276" w:lineRule="auto"/>
        <w:rPr>
          <w:szCs w:val="22"/>
        </w:rPr>
      </w:pPr>
      <w:r>
        <w:rPr>
          <w:szCs w:val="22"/>
        </w:rPr>
        <w:t>Dokumentasi</w:t>
      </w:r>
    </w:p>
    <w:p w14:paraId="4289527F" w14:textId="5B26FA0F" w:rsidR="00BE5483" w:rsidRDefault="00BE5483" w:rsidP="00755435">
      <w:pPr>
        <w:tabs>
          <w:tab w:val="left" w:pos="851"/>
        </w:tabs>
        <w:spacing w:line="276" w:lineRule="auto"/>
        <w:ind w:left="927"/>
        <w:rPr>
          <w:szCs w:val="22"/>
        </w:rPr>
      </w:pPr>
      <w:r>
        <w:rPr>
          <w:szCs w:val="22"/>
        </w:rPr>
        <w:t>Metode ini pengumpulan datanya dapat melibatkan meninjau berbagai dokumen, jurnal, dan buku, serta  data atau sumber informasi lainnya yang terkait dengan subjek penelitian.</w:t>
      </w:r>
    </w:p>
    <w:p w14:paraId="0E806C12" w14:textId="77777777" w:rsidR="00E9213B" w:rsidRPr="00E9213B" w:rsidRDefault="00E9213B" w:rsidP="00755435">
      <w:pPr>
        <w:pStyle w:val="DaftarParagraf"/>
        <w:tabs>
          <w:tab w:val="left" w:pos="567"/>
        </w:tabs>
        <w:spacing w:line="276" w:lineRule="auto"/>
        <w:ind w:left="567"/>
        <w:rPr>
          <w:b/>
          <w:bCs/>
          <w:szCs w:val="22"/>
        </w:rPr>
      </w:pPr>
    </w:p>
    <w:p w14:paraId="1D65517B" w14:textId="7A2B2E2D" w:rsidR="00E9213B" w:rsidRDefault="00E9213B" w:rsidP="00755435">
      <w:pPr>
        <w:pStyle w:val="DaftarParagraf"/>
        <w:numPr>
          <w:ilvl w:val="0"/>
          <w:numId w:val="1"/>
        </w:numPr>
        <w:tabs>
          <w:tab w:val="left" w:pos="567"/>
        </w:tabs>
        <w:spacing w:line="276" w:lineRule="auto"/>
        <w:ind w:left="567" w:hanging="567"/>
        <w:rPr>
          <w:b/>
          <w:bCs/>
          <w:szCs w:val="22"/>
        </w:rPr>
      </w:pPr>
      <w:r w:rsidRPr="00E9213B">
        <w:rPr>
          <w:b/>
          <w:bCs/>
          <w:szCs w:val="22"/>
        </w:rPr>
        <w:t>Hasil dan Pembahasan</w:t>
      </w:r>
    </w:p>
    <w:p w14:paraId="5D450EA7" w14:textId="4BF2DA00" w:rsidR="006571CA" w:rsidRDefault="006571CA" w:rsidP="00755435">
      <w:pPr>
        <w:pStyle w:val="DaftarParagraf"/>
        <w:tabs>
          <w:tab w:val="left" w:pos="851"/>
        </w:tabs>
        <w:spacing w:line="276" w:lineRule="auto"/>
        <w:ind w:left="0" w:firstLine="567"/>
        <w:rPr>
          <w:szCs w:val="22"/>
        </w:rPr>
      </w:pPr>
      <w:r>
        <w:rPr>
          <w:szCs w:val="22"/>
        </w:rPr>
        <w:t>Implementasi Desain dengan Figma adalah dalam tahapan perancangan konseptual, pemanfaatan aplikasi Figma digunakan untuk merancang antarmuka pengguna sistem sesuai dengan model analisis yang telah disusun. Proses ini melibatkan penyusunan storyboard dan mockup desain antarmuka pengguna.</w:t>
      </w:r>
    </w:p>
    <w:p w14:paraId="60652183" w14:textId="77777777" w:rsidR="0016742A" w:rsidRDefault="0016742A" w:rsidP="00755435">
      <w:pPr>
        <w:pStyle w:val="DaftarParagraf"/>
        <w:tabs>
          <w:tab w:val="left" w:pos="851"/>
        </w:tabs>
        <w:spacing w:line="276" w:lineRule="auto"/>
        <w:ind w:left="0" w:firstLine="567"/>
        <w:rPr>
          <w:szCs w:val="22"/>
        </w:rPr>
      </w:pPr>
    </w:p>
    <w:p w14:paraId="449E8FB4" w14:textId="77777777" w:rsidR="0016742A" w:rsidRPr="006571CA" w:rsidRDefault="0016742A" w:rsidP="00755435">
      <w:pPr>
        <w:pStyle w:val="DaftarParagraf"/>
        <w:tabs>
          <w:tab w:val="left" w:pos="851"/>
        </w:tabs>
        <w:spacing w:line="276" w:lineRule="auto"/>
        <w:ind w:left="0" w:firstLine="567"/>
        <w:rPr>
          <w:szCs w:val="22"/>
        </w:rPr>
      </w:pPr>
    </w:p>
    <w:p w14:paraId="613944D9" w14:textId="77777777" w:rsidR="006571CA" w:rsidRPr="00BE5483" w:rsidRDefault="006571CA" w:rsidP="00755435">
      <w:pPr>
        <w:pStyle w:val="DaftarParagraf"/>
        <w:numPr>
          <w:ilvl w:val="1"/>
          <w:numId w:val="1"/>
        </w:numPr>
        <w:tabs>
          <w:tab w:val="left" w:pos="567"/>
        </w:tabs>
        <w:spacing w:line="276" w:lineRule="auto"/>
        <w:ind w:left="567"/>
        <w:rPr>
          <w:szCs w:val="22"/>
        </w:rPr>
      </w:pPr>
      <w:r w:rsidRPr="00BE5483">
        <w:rPr>
          <w:szCs w:val="22"/>
        </w:rPr>
        <w:lastRenderedPageBreak/>
        <w:t>Menganalisis</w:t>
      </w:r>
    </w:p>
    <w:p w14:paraId="6D131E35" w14:textId="77777777" w:rsidR="006571CA" w:rsidRDefault="006571CA" w:rsidP="00755435">
      <w:pPr>
        <w:pStyle w:val="DaftarParagraf"/>
        <w:numPr>
          <w:ilvl w:val="0"/>
          <w:numId w:val="3"/>
        </w:numPr>
        <w:tabs>
          <w:tab w:val="left" w:pos="567"/>
          <w:tab w:val="left" w:pos="851"/>
        </w:tabs>
        <w:spacing w:line="276" w:lineRule="auto"/>
        <w:rPr>
          <w:szCs w:val="22"/>
        </w:rPr>
      </w:pPr>
      <w:r>
        <w:rPr>
          <w:szCs w:val="22"/>
        </w:rPr>
        <w:t>Analisis sistem jalan</w:t>
      </w:r>
    </w:p>
    <w:p w14:paraId="117ACE3E" w14:textId="2D4D302D" w:rsidR="006571CA" w:rsidRDefault="006571CA" w:rsidP="00755435">
      <w:pPr>
        <w:pStyle w:val="DaftarParagraf"/>
        <w:tabs>
          <w:tab w:val="left" w:pos="567"/>
          <w:tab w:val="left" w:pos="851"/>
        </w:tabs>
        <w:spacing w:line="276" w:lineRule="auto"/>
        <w:ind w:left="927"/>
        <w:rPr>
          <w:szCs w:val="22"/>
        </w:rPr>
      </w:pPr>
      <w:r>
        <w:rPr>
          <w:szCs w:val="22"/>
        </w:rPr>
        <w:t xml:space="preserve">Tahapan pertama melibatkan evaluasi Lokasi penelitian dengan mempertimbangkan faktor-faktor seperti keamanan, dan kenyamanan pengguna, meningkatkan efektivitas </w:t>
      </w:r>
      <w:r w:rsidR="009403C9">
        <w:rPr>
          <w:szCs w:val="22"/>
        </w:rPr>
        <w:t>respons terhadap kerusakan jalan, mengurangi risiko kecelakaan, dan meningkatkan pengalaman berkendara pengguna jalan. Fungsi Utama sistem mencakup pelaporan kerusakan jalan dengan menyertakan informasi Lokasi, jenis kerusakan, dan deskripsi, pemantauan dan pemetaan Lokasi kerusakan, manajemen pengguna, notifikasi kepada pengguna, dan penyimpnanan histori laporan. Analisis ini membentuk dasar untuk perancangan lebih lanjut dengan fokus pada metode Object Oreinted Analysis Design (OOAD) guna untuk menciptakan sistem yang terstruktur dan efisien.</w:t>
      </w:r>
    </w:p>
    <w:p w14:paraId="2F46E516" w14:textId="77777777" w:rsidR="006571CA" w:rsidRDefault="006571CA" w:rsidP="00755435">
      <w:pPr>
        <w:pStyle w:val="DaftarParagraf"/>
        <w:numPr>
          <w:ilvl w:val="0"/>
          <w:numId w:val="3"/>
        </w:numPr>
        <w:tabs>
          <w:tab w:val="left" w:pos="567"/>
          <w:tab w:val="left" w:pos="851"/>
        </w:tabs>
        <w:spacing w:line="276" w:lineRule="auto"/>
        <w:rPr>
          <w:szCs w:val="22"/>
        </w:rPr>
      </w:pPr>
      <w:r>
        <w:rPr>
          <w:szCs w:val="22"/>
        </w:rPr>
        <w:t>Analisis Kebutuhan</w:t>
      </w:r>
    </w:p>
    <w:p w14:paraId="4DCF382F" w14:textId="72D68137" w:rsidR="006571CA" w:rsidRDefault="006571CA" w:rsidP="00755435">
      <w:pPr>
        <w:pStyle w:val="DaftarParagraf"/>
        <w:tabs>
          <w:tab w:val="left" w:pos="567"/>
          <w:tab w:val="left" w:pos="851"/>
        </w:tabs>
        <w:spacing w:line="276" w:lineRule="auto"/>
        <w:ind w:left="927"/>
        <w:rPr>
          <w:szCs w:val="22"/>
        </w:rPr>
      </w:pPr>
      <w:r>
        <w:rPr>
          <w:szCs w:val="22"/>
        </w:rPr>
        <w:t>Tahapan ini dapat melibatkan analisis kebutuhan sistem terkini, termasuk kebutuhan admin, kebutuhan fungsional, dan kebutuhan non-fungsional.</w:t>
      </w:r>
      <w:r w:rsidR="009403C9">
        <w:rPr>
          <w:szCs w:val="22"/>
        </w:rPr>
        <w:t xml:space="preserve"> Berikut adalah hasil dari analisis kebuituhan sistem informasi:</w:t>
      </w:r>
    </w:p>
    <w:p w14:paraId="5E20BD68" w14:textId="45628745" w:rsidR="009403C9" w:rsidRDefault="009403C9" w:rsidP="00755435">
      <w:pPr>
        <w:pStyle w:val="DaftarParagraf"/>
        <w:numPr>
          <w:ilvl w:val="0"/>
          <w:numId w:val="4"/>
        </w:numPr>
        <w:tabs>
          <w:tab w:val="left" w:pos="567"/>
          <w:tab w:val="left" w:pos="851"/>
        </w:tabs>
        <w:spacing w:line="276" w:lineRule="auto"/>
        <w:rPr>
          <w:szCs w:val="22"/>
        </w:rPr>
      </w:pPr>
      <w:r>
        <w:rPr>
          <w:szCs w:val="22"/>
        </w:rPr>
        <w:t>Pentingnya keberadaan data atau dokumen yang akurat dan mudah dimengerti untuk mencegah terjadinya kesalahan manusia.</w:t>
      </w:r>
    </w:p>
    <w:p w14:paraId="5746E7FC" w14:textId="16B7E39D" w:rsidR="009403C9" w:rsidRPr="00E84EAE" w:rsidRDefault="009403C9" w:rsidP="00755435">
      <w:pPr>
        <w:pStyle w:val="DaftarParagraf"/>
        <w:numPr>
          <w:ilvl w:val="0"/>
          <w:numId w:val="4"/>
        </w:numPr>
        <w:tabs>
          <w:tab w:val="left" w:pos="567"/>
          <w:tab w:val="left" w:pos="851"/>
        </w:tabs>
        <w:spacing w:line="276" w:lineRule="auto"/>
        <w:rPr>
          <w:szCs w:val="22"/>
          <w:lang w:val="de-DE"/>
        </w:rPr>
      </w:pPr>
      <w:r w:rsidRPr="00E84EAE">
        <w:rPr>
          <w:szCs w:val="22"/>
          <w:lang w:val="de-DE"/>
        </w:rPr>
        <w:t>Perlunya perancangan sistem informasi baru yang mengintegrasikan database dengan platform berbasis web berguna untuk memudahkan akses informasi.</w:t>
      </w:r>
    </w:p>
    <w:p w14:paraId="4EBDF62C" w14:textId="16AE7023" w:rsidR="009403C9" w:rsidRPr="00E84EAE" w:rsidRDefault="009403C9" w:rsidP="00755435">
      <w:pPr>
        <w:pStyle w:val="DaftarParagraf"/>
        <w:numPr>
          <w:ilvl w:val="0"/>
          <w:numId w:val="4"/>
        </w:numPr>
        <w:tabs>
          <w:tab w:val="left" w:pos="567"/>
          <w:tab w:val="left" w:pos="851"/>
        </w:tabs>
        <w:spacing w:line="276" w:lineRule="auto"/>
        <w:rPr>
          <w:szCs w:val="22"/>
          <w:lang w:val="de-DE"/>
        </w:rPr>
      </w:pPr>
      <w:r w:rsidRPr="00E84EAE">
        <w:rPr>
          <w:szCs w:val="22"/>
          <w:lang w:val="de-DE"/>
        </w:rPr>
        <w:t>Keharusan memiliki pegawai di bagian admin yang memiliki keterampilann dan pengetahuan yang memadai agar penyimpanan data material dapat dilakukan dengan tertib dan teratur.</w:t>
      </w:r>
    </w:p>
    <w:p w14:paraId="2FEFA1BD" w14:textId="77777777" w:rsidR="00325649" w:rsidRPr="00E84EAE" w:rsidRDefault="00325649" w:rsidP="00755435">
      <w:pPr>
        <w:pStyle w:val="DaftarParagraf"/>
        <w:numPr>
          <w:ilvl w:val="0"/>
          <w:numId w:val="3"/>
        </w:numPr>
        <w:tabs>
          <w:tab w:val="left" w:pos="567"/>
          <w:tab w:val="left" w:pos="851"/>
        </w:tabs>
        <w:spacing w:line="276" w:lineRule="auto"/>
        <w:rPr>
          <w:szCs w:val="22"/>
          <w:lang w:val="de-DE"/>
        </w:rPr>
      </w:pPr>
      <w:r w:rsidRPr="00E84EAE">
        <w:rPr>
          <w:szCs w:val="22"/>
          <w:lang w:val="de-DE"/>
        </w:rPr>
        <w:t>Analisis Kebutuhan Non-Fungsional Kebutuhan perangkat Keras dan perangkat lunak</w:t>
      </w:r>
    </w:p>
    <w:p w14:paraId="05344A56" w14:textId="09AD3CFF" w:rsidR="00325649" w:rsidRDefault="00325649" w:rsidP="00755435">
      <w:pPr>
        <w:pStyle w:val="DaftarParagraf"/>
        <w:numPr>
          <w:ilvl w:val="0"/>
          <w:numId w:val="4"/>
        </w:numPr>
        <w:tabs>
          <w:tab w:val="left" w:pos="567"/>
          <w:tab w:val="left" w:pos="851"/>
        </w:tabs>
        <w:spacing w:line="276" w:lineRule="auto"/>
        <w:rPr>
          <w:szCs w:val="22"/>
        </w:rPr>
      </w:pPr>
      <w:r>
        <w:rPr>
          <w:szCs w:val="22"/>
        </w:rPr>
        <w:t>Sistem operasi windows 7 atau lebih</w:t>
      </w:r>
    </w:p>
    <w:p w14:paraId="4C20D947" w14:textId="0786EF34" w:rsidR="00325649" w:rsidRDefault="00325649" w:rsidP="00755435">
      <w:pPr>
        <w:pStyle w:val="DaftarParagraf"/>
        <w:numPr>
          <w:ilvl w:val="0"/>
          <w:numId w:val="4"/>
        </w:numPr>
        <w:tabs>
          <w:tab w:val="left" w:pos="567"/>
          <w:tab w:val="left" w:pos="851"/>
        </w:tabs>
        <w:spacing w:line="276" w:lineRule="auto"/>
        <w:rPr>
          <w:szCs w:val="22"/>
        </w:rPr>
      </w:pPr>
      <w:r>
        <w:rPr>
          <w:szCs w:val="22"/>
        </w:rPr>
        <w:t>XAMPP</w:t>
      </w:r>
    </w:p>
    <w:p w14:paraId="4A3B096C" w14:textId="792CE940" w:rsidR="00325649" w:rsidRDefault="00325649" w:rsidP="00755435">
      <w:pPr>
        <w:pStyle w:val="DaftarParagraf"/>
        <w:numPr>
          <w:ilvl w:val="0"/>
          <w:numId w:val="4"/>
        </w:numPr>
        <w:tabs>
          <w:tab w:val="left" w:pos="567"/>
          <w:tab w:val="left" w:pos="851"/>
        </w:tabs>
        <w:spacing w:line="276" w:lineRule="auto"/>
        <w:rPr>
          <w:szCs w:val="22"/>
        </w:rPr>
      </w:pPr>
      <w:r>
        <w:rPr>
          <w:szCs w:val="22"/>
        </w:rPr>
        <w:t>Google Chrome</w:t>
      </w:r>
    </w:p>
    <w:p w14:paraId="6ED72D8A" w14:textId="0CB53BCB" w:rsidR="00325649" w:rsidRDefault="00325649" w:rsidP="00755435">
      <w:pPr>
        <w:pStyle w:val="DaftarParagraf"/>
        <w:numPr>
          <w:ilvl w:val="0"/>
          <w:numId w:val="4"/>
        </w:numPr>
        <w:tabs>
          <w:tab w:val="left" w:pos="567"/>
          <w:tab w:val="left" w:pos="851"/>
        </w:tabs>
        <w:spacing w:line="276" w:lineRule="auto"/>
        <w:rPr>
          <w:szCs w:val="22"/>
        </w:rPr>
      </w:pPr>
      <w:r>
        <w:rPr>
          <w:szCs w:val="22"/>
        </w:rPr>
        <w:t>Nitro PDF</w:t>
      </w:r>
    </w:p>
    <w:p w14:paraId="2E9556F7" w14:textId="58C16F51" w:rsidR="00325649" w:rsidRDefault="00325649" w:rsidP="00755435">
      <w:pPr>
        <w:pStyle w:val="DaftarParagraf"/>
        <w:numPr>
          <w:ilvl w:val="0"/>
          <w:numId w:val="4"/>
        </w:numPr>
        <w:tabs>
          <w:tab w:val="left" w:pos="567"/>
          <w:tab w:val="left" w:pos="851"/>
        </w:tabs>
        <w:spacing w:line="276" w:lineRule="auto"/>
        <w:rPr>
          <w:szCs w:val="22"/>
        </w:rPr>
      </w:pPr>
      <w:r>
        <w:rPr>
          <w:szCs w:val="22"/>
        </w:rPr>
        <w:t>P</w:t>
      </w:r>
      <w:r>
        <w:rPr>
          <w:szCs w:val="22"/>
        </w:rPr>
        <w:tab/>
        <w:t>rocessor Minimal Dua Core</w:t>
      </w:r>
    </w:p>
    <w:p w14:paraId="7866B40E" w14:textId="4C8E426B" w:rsidR="00325649" w:rsidRDefault="00325649" w:rsidP="00755435">
      <w:pPr>
        <w:pStyle w:val="DaftarParagraf"/>
        <w:numPr>
          <w:ilvl w:val="0"/>
          <w:numId w:val="4"/>
        </w:numPr>
        <w:tabs>
          <w:tab w:val="left" w:pos="567"/>
          <w:tab w:val="left" w:pos="851"/>
        </w:tabs>
        <w:spacing w:line="276" w:lineRule="auto"/>
        <w:rPr>
          <w:szCs w:val="22"/>
        </w:rPr>
      </w:pPr>
      <w:r>
        <w:rPr>
          <w:szCs w:val="22"/>
        </w:rPr>
        <w:t>SSD</w:t>
      </w:r>
    </w:p>
    <w:p w14:paraId="1C705CE1" w14:textId="7995B1D7" w:rsidR="00325649" w:rsidRDefault="00325649" w:rsidP="00755435">
      <w:pPr>
        <w:pStyle w:val="DaftarParagraf"/>
        <w:numPr>
          <w:ilvl w:val="0"/>
          <w:numId w:val="4"/>
        </w:numPr>
        <w:tabs>
          <w:tab w:val="left" w:pos="567"/>
          <w:tab w:val="left" w:pos="851"/>
        </w:tabs>
        <w:spacing w:line="276" w:lineRule="auto"/>
        <w:rPr>
          <w:szCs w:val="22"/>
        </w:rPr>
      </w:pPr>
      <w:r>
        <w:rPr>
          <w:szCs w:val="22"/>
        </w:rPr>
        <w:t>RAM Minimal 2GB</w:t>
      </w:r>
    </w:p>
    <w:p w14:paraId="380590BA" w14:textId="58D970E1" w:rsidR="00325649" w:rsidRDefault="00325649" w:rsidP="00755435">
      <w:pPr>
        <w:pStyle w:val="DaftarParagraf"/>
        <w:numPr>
          <w:ilvl w:val="0"/>
          <w:numId w:val="4"/>
        </w:numPr>
        <w:tabs>
          <w:tab w:val="left" w:pos="567"/>
          <w:tab w:val="left" w:pos="851"/>
        </w:tabs>
        <w:spacing w:line="276" w:lineRule="auto"/>
        <w:rPr>
          <w:szCs w:val="22"/>
        </w:rPr>
      </w:pPr>
      <w:r>
        <w:rPr>
          <w:szCs w:val="22"/>
        </w:rPr>
        <w:t>Monitor, Keyboard, Mouse, CD ROM dan Printer</w:t>
      </w:r>
    </w:p>
    <w:p w14:paraId="425815C5" w14:textId="77777777" w:rsidR="00325649" w:rsidRPr="00325649" w:rsidRDefault="00325649" w:rsidP="00325649">
      <w:pPr>
        <w:tabs>
          <w:tab w:val="left" w:pos="567"/>
          <w:tab w:val="left" w:pos="851"/>
        </w:tabs>
        <w:rPr>
          <w:szCs w:val="22"/>
        </w:rPr>
      </w:pPr>
    </w:p>
    <w:p w14:paraId="21AB4FF2" w14:textId="56E4E396" w:rsidR="006571CA" w:rsidRDefault="006571CA" w:rsidP="00755435">
      <w:pPr>
        <w:pStyle w:val="DaftarParagraf"/>
        <w:numPr>
          <w:ilvl w:val="1"/>
          <w:numId w:val="1"/>
        </w:numPr>
        <w:tabs>
          <w:tab w:val="left" w:pos="567"/>
          <w:tab w:val="left" w:pos="851"/>
        </w:tabs>
        <w:spacing w:line="276" w:lineRule="auto"/>
        <w:ind w:left="567"/>
        <w:rPr>
          <w:szCs w:val="22"/>
        </w:rPr>
      </w:pPr>
      <w:r w:rsidRPr="006571CA">
        <w:rPr>
          <w:szCs w:val="22"/>
        </w:rPr>
        <w:t>Desain OOAD Dengan UML</w:t>
      </w:r>
    </w:p>
    <w:p w14:paraId="4426CDD5" w14:textId="77777777" w:rsidR="006571CA" w:rsidRPr="00E84EAE" w:rsidRDefault="006571CA" w:rsidP="00755435">
      <w:pPr>
        <w:pStyle w:val="DaftarParagraf"/>
        <w:tabs>
          <w:tab w:val="left" w:pos="851"/>
        </w:tabs>
        <w:spacing w:line="276" w:lineRule="auto"/>
        <w:ind w:left="0" w:firstLine="567"/>
        <w:rPr>
          <w:szCs w:val="22"/>
          <w:lang w:val="de-DE"/>
        </w:rPr>
      </w:pPr>
      <w:r>
        <w:rPr>
          <w:szCs w:val="22"/>
        </w:rPr>
        <w:t xml:space="preserve">Unified Modeling Language (UML) dalam tahapan ini, dilakukan perancangan arsitektur sistem yang mencakup manajemen use case diagram, sequence diagram, dan class diagram. </w:t>
      </w:r>
      <w:r w:rsidRPr="00E84EAE">
        <w:rPr>
          <w:szCs w:val="22"/>
          <w:lang w:val="de-DE"/>
        </w:rPr>
        <w:t xml:space="preserve">Dengan menerapkan UML dalam OOAD pengembangan dapat dengan jelas dan konsisten memvisualisasikan serta menggambarakan permodelan dan desain sistem. </w:t>
      </w:r>
    </w:p>
    <w:p w14:paraId="4B3F4843" w14:textId="77777777" w:rsidR="00C40F3D" w:rsidRPr="00E84EAE" w:rsidRDefault="00C40F3D" w:rsidP="00755435">
      <w:pPr>
        <w:pStyle w:val="DaftarParagraf"/>
        <w:tabs>
          <w:tab w:val="left" w:pos="851"/>
        </w:tabs>
        <w:spacing w:line="276" w:lineRule="auto"/>
        <w:ind w:left="0" w:firstLine="567"/>
        <w:rPr>
          <w:szCs w:val="22"/>
          <w:lang w:val="de-DE"/>
        </w:rPr>
      </w:pPr>
    </w:p>
    <w:p w14:paraId="023DEA54" w14:textId="18B8D636" w:rsidR="00C40F3D" w:rsidRDefault="00C40F3D" w:rsidP="00C40F3D">
      <w:pPr>
        <w:pStyle w:val="DaftarParagraf"/>
        <w:tabs>
          <w:tab w:val="left" w:pos="851"/>
        </w:tabs>
        <w:spacing w:line="276" w:lineRule="auto"/>
        <w:ind w:left="0" w:firstLine="567"/>
        <w:jc w:val="center"/>
        <w:rPr>
          <w:szCs w:val="22"/>
        </w:rPr>
      </w:pPr>
      <w:r>
        <w:rPr>
          <w:noProof/>
          <w14:ligatures w14:val="standardContextual"/>
        </w:rPr>
        <w:lastRenderedPageBreak/>
        <w:drawing>
          <wp:inline distT="0" distB="0" distL="0" distR="0" wp14:anchorId="05FE9EFA" wp14:editId="0F2C9FC2">
            <wp:extent cx="3429062" cy="3155950"/>
            <wp:effectExtent l="0" t="0" r="0" b="6350"/>
            <wp:docPr id="20160862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626" name=""/>
                    <pic:cNvPicPr/>
                  </pic:nvPicPr>
                  <pic:blipFill rotWithShape="1">
                    <a:blip r:embed="rId12"/>
                    <a:srcRect l="25371" t="13984" r="49590" b="45046"/>
                    <a:stretch>
                      <a:fillRect/>
                    </a:stretch>
                  </pic:blipFill>
                  <pic:spPr bwMode="auto">
                    <a:xfrm>
                      <a:off x="0" y="0"/>
                      <a:ext cx="3436680" cy="3162961"/>
                    </a:xfrm>
                    <a:prstGeom prst="rect">
                      <a:avLst/>
                    </a:prstGeom>
                    <a:ln>
                      <a:noFill/>
                    </a:ln>
                    <a:extLst>
                      <a:ext uri="{53640926-AAD7-44D8-BBD7-CCE9431645EC}">
                        <a14:shadowObscured xmlns:a14="http://schemas.microsoft.com/office/drawing/2010/main"/>
                      </a:ext>
                    </a:extLst>
                  </pic:spPr>
                </pic:pic>
              </a:graphicData>
            </a:graphic>
          </wp:inline>
        </w:drawing>
      </w:r>
    </w:p>
    <w:p w14:paraId="3595F18D" w14:textId="55C40403" w:rsidR="00325649" w:rsidRPr="00C40F3D" w:rsidRDefault="00325649" w:rsidP="00C40F3D">
      <w:pPr>
        <w:pStyle w:val="DaftarParagraf"/>
        <w:tabs>
          <w:tab w:val="left" w:pos="851"/>
        </w:tabs>
        <w:spacing w:line="276" w:lineRule="auto"/>
        <w:ind w:left="0" w:firstLine="567"/>
        <w:jc w:val="center"/>
        <w:rPr>
          <w:sz w:val="20"/>
        </w:rPr>
      </w:pPr>
      <w:r w:rsidRPr="00C40F3D">
        <w:rPr>
          <w:sz w:val="20"/>
        </w:rPr>
        <w:t xml:space="preserve">Gambar 2. </w:t>
      </w:r>
      <w:r w:rsidRPr="00C40F3D">
        <w:rPr>
          <w:i/>
          <w:iCs/>
          <w:sz w:val="20"/>
        </w:rPr>
        <w:t>Use Case</w:t>
      </w:r>
      <w:r w:rsidRPr="00C40F3D">
        <w:rPr>
          <w:sz w:val="20"/>
        </w:rPr>
        <w:t xml:space="preserve"> Diagram Sistem pelaporan</w:t>
      </w:r>
    </w:p>
    <w:p w14:paraId="03C4567E" w14:textId="7F9D8371" w:rsidR="00325649" w:rsidRDefault="00325649" w:rsidP="00755435">
      <w:pPr>
        <w:pStyle w:val="DaftarParagraf"/>
        <w:tabs>
          <w:tab w:val="left" w:pos="851"/>
        </w:tabs>
        <w:spacing w:line="276" w:lineRule="auto"/>
        <w:ind w:left="0" w:firstLine="567"/>
        <w:rPr>
          <w:szCs w:val="22"/>
        </w:rPr>
      </w:pPr>
      <w:r>
        <w:rPr>
          <w:szCs w:val="22"/>
        </w:rPr>
        <w:t xml:space="preserve">Menggunakan sistem terdapat 3 user yang terdiri dari admin, masyarakat, dan petugas. Masing-masing user memiliki fungsi tersendiri seperti admin menentukan status laporan, menginput skala prioritas, mengirim notifikasi data laporan. Kemudian masyarakat hanya dapat membuat laporan pengaduan dan menginput biodata dari sistem. Petugas disini membuat laporan hasil akhir kerja perbaikan jalan, dan dapat mengunggah data laporan hasil kerja. </w:t>
      </w:r>
    </w:p>
    <w:p w14:paraId="394F2731" w14:textId="4FDAB3EB" w:rsidR="00055B51" w:rsidRDefault="005415F4" w:rsidP="00755435">
      <w:pPr>
        <w:pStyle w:val="DaftarParagraf"/>
        <w:numPr>
          <w:ilvl w:val="0"/>
          <w:numId w:val="5"/>
        </w:numPr>
        <w:tabs>
          <w:tab w:val="left" w:pos="851"/>
        </w:tabs>
        <w:spacing w:line="276" w:lineRule="auto"/>
        <w:ind w:left="567" w:hanging="567"/>
        <w:rPr>
          <w:szCs w:val="22"/>
        </w:rPr>
      </w:pPr>
      <w:r w:rsidRPr="00EF4A83">
        <w:rPr>
          <w:i/>
          <w:iCs/>
          <w:szCs w:val="22"/>
        </w:rPr>
        <w:t>Sequence</w:t>
      </w:r>
      <w:r>
        <w:rPr>
          <w:szCs w:val="22"/>
        </w:rPr>
        <w:t xml:space="preserve"> Diagram </w:t>
      </w:r>
    </w:p>
    <w:p w14:paraId="572A7C0B" w14:textId="3D37A9F0" w:rsidR="005415F4" w:rsidRDefault="005415F4" w:rsidP="00755435">
      <w:pPr>
        <w:pStyle w:val="DaftarParagraf"/>
        <w:tabs>
          <w:tab w:val="left" w:pos="851"/>
        </w:tabs>
        <w:spacing w:line="276" w:lineRule="auto"/>
        <w:ind w:left="567"/>
        <w:rPr>
          <w:szCs w:val="22"/>
        </w:rPr>
      </w:pPr>
      <w:r>
        <w:rPr>
          <w:szCs w:val="22"/>
        </w:rPr>
        <w:t>Menggambar</w:t>
      </w:r>
      <w:r w:rsidR="005855DA">
        <w:rPr>
          <w:szCs w:val="22"/>
        </w:rPr>
        <w:t>kan interaksi antara sejumlah objek dalam urutan waktu. Kegunaannya untuk menunjukan rangkaian pesan yang dikirim antara objek dan interaksi antar objek yang terjadi pada titik tertentu dalam eksekusi sistem [12]. Gambar 3 merupakan sequence diagram dari laporan pengaduan yang meliputi, Homepage, laporan pengaduan, dan database.</w:t>
      </w:r>
    </w:p>
    <w:p w14:paraId="1C0F66F2" w14:textId="3A0494FC" w:rsidR="00EF4A83" w:rsidRDefault="00EF4A83" w:rsidP="00EF4A83">
      <w:pPr>
        <w:pStyle w:val="DaftarParagraf"/>
        <w:tabs>
          <w:tab w:val="left" w:pos="851"/>
        </w:tabs>
        <w:spacing w:line="276" w:lineRule="auto"/>
        <w:ind w:left="567"/>
        <w:jc w:val="center"/>
        <w:rPr>
          <w:szCs w:val="22"/>
        </w:rPr>
      </w:pPr>
      <w:r>
        <w:rPr>
          <w:noProof/>
          <w14:ligatures w14:val="standardContextual"/>
        </w:rPr>
        <w:drawing>
          <wp:inline distT="0" distB="0" distL="0" distR="0" wp14:anchorId="5CD464E8" wp14:editId="1D4C8041">
            <wp:extent cx="4572000" cy="3175000"/>
            <wp:effectExtent l="0" t="0" r="0" b="6350"/>
            <wp:docPr id="133321376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213766" name=""/>
                    <pic:cNvPicPr/>
                  </pic:nvPicPr>
                  <pic:blipFill rotWithShape="1">
                    <a:blip r:embed="rId13"/>
                    <a:srcRect l="20053" t="19500" r="36074" b="26334"/>
                    <a:stretch>
                      <a:fillRect/>
                    </a:stretch>
                  </pic:blipFill>
                  <pic:spPr bwMode="auto">
                    <a:xfrm>
                      <a:off x="0" y="0"/>
                      <a:ext cx="4583438" cy="3182943"/>
                    </a:xfrm>
                    <a:prstGeom prst="rect">
                      <a:avLst/>
                    </a:prstGeom>
                    <a:ln>
                      <a:noFill/>
                    </a:ln>
                    <a:extLst>
                      <a:ext uri="{53640926-AAD7-44D8-BBD7-CCE9431645EC}">
                        <a14:shadowObscured xmlns:a14="http://schemas.microsoft.com/office/drawing/2010/main"/>
                      </a:ext>
                    </a:extLst>
                  </pic:spPr>
                </pic:pic>
              </a:graphicData>
            </a:graphic>
          </wp:inline>
        </w:drawing>
      </w:r>
    </w:p>
    <w:p w14:paraId="76F2C29F" w14:textId="1D05D168" w:rsidR="005855DA" w:rsidRPr="00EF4A83" w:rsidRDefault="005855DA" w:rsidP="00EF4A83">
      <w:pPr>
        <w:pStyle w:val="DaftarParagraf"/>
        <w:tabs>
          <w:tab w:val="left" w:pos="851"/>
        </w:tabs>
        <w:spacing w:line="276" w:lineRule="auto"/>
        <w:ind w:left="567"/>
        <w:jc w:val="center"/>
        <w:rPr>
          <w:sz w:val="20"/>
        </w:rPr>
      </w:pPr>
      <w:r w:rsidRPr="00EF4A83">
        <w:rPr>
          <w:sz w:val="20"/>
        </w:rPr>
        <w:t xml:space="preserve">Gambar 3. </w:t>
      </w:r>
      <w:r w:rsidRPr="00EF4A83">
        <w:rPr>
          <w:i/>
          <w:iCs/>
          <w:sz w:val="20"/>
        </w:rPr>
        <w:t xml:space="preserve">Sequence </w:t>
      </w:r>
      <w:r w:rsidRPr="00EF4A83">
        <w:rPr>
          <w:sz w:val="20"/>
        </w:rPr>
        <w:t>diagram laporan pengaduan</w:t>
      </w:r>
    </w:p>
    <w:p w14:paraId="2C4205F1" w14:textId="751473F1" w:rsidR="005855DA" w:rsidRDefault="005855DA" w:rsidP="00755435">
      <w:pPr>
        <w:pStyle w:val="DaftarParagraf"/>
        <w:numPr>
          <w:ilvl w:val="0"/>
          <w:numId w:val="5"/>
        </w:numPr>
        <w:tabs>
          <w:tab w:val="left" w:pos="851"/>
        </w:tabs>
        <w:spacing w:line="276" w:lineRule="auto"/>
        <w:ind w:left="567" w:hanging="567"/>
        <w:rPr>
          <w:szCs w:val="22"/>
        </w:rPr>
      </w:pPr>
      <w:r>
        <w:rPr>
          <w:szCs w:val="22"/>
        </w:rPr>
        <w:t>Class Diagram</w:t>
      </w:r>
    </w:p>
    <w:p w14:paraId="193ED21F" w14:textId="0D460E1F" w:rsidR="005855DA" w:rsidRDefault="005855DA" w:rsidP="00755435">
      <w:pPr>
        <w:pStyle w:val="DaftarParagraf"/>
        <w:tabs>
          <w:tab w:val="left" w:pos="851"/>
        </w:tabs>
        <w:spacing w:line="276" w:lineRule="auto"/>
        <w:ind w:left="567"/>
        <w:rPr>
          <w:szCs w:val="22"/>
        </w:rPr>
      </w:pPr>
      <w:r>
        <w:rPr>
          <w:szCs w:val="22"/>
        </w:rPr>
        <w:lastRenderedPageBreak/>
        <w:t xml:space="preserve">Class diagram merupakan suatu bagan yang mendokumentasikan secara rinci setiap class yang terdapat pada sistem, serta hubungan antar class secara logis [13]. Gambar dibawah ini memaparkan class diagram, terdapat enam kelas pembentuk aplikasi yang terdiri dari kelas Masyarakat, petugas, Dishub, Pengaduan, status pengaduan, Skala Prioritas, dan Detail Petugas. </w:t>
      </w:r>
    </w:p>
    <w:p w14:paraId="66DB4FB5" w14:textId="77777777" w:rsidR="00DE077E" w:rsidRDefault="00DE077E" w:rsidP="00755435">
      <w:pPr>
        <w:pStyle w:val="DaftarParagraf"/>
        <w:tabs>
          <w:tab w:val="left" w:pos="851"/>
        </w:tabs>
        <w:spacing w:line="276" w:lineRule="auto"/>
        <w:ind w:left="567"/>
        <w:rPr>
          <w:szCs w:val="22"/>
        </w:rPr>
      </w:pPr>
    </w:p>
    <w:p w14:paraId="04904FFB" w14:textId="57FF6732" w:rsidR="00DE077E" w:rsidRDefault="00DE077E" w:rsidP="00DE077E">
      <w:pPr>
        <w:pStyle w:val="DaftarParagraf"/>
        <w:tabs>
          <w:tab w:val="left" w:pos="851"/>
        </w:tabs>
        <w:spacing w:line="276" w:lineRule="auto"/>
        <w:ind w:left="567"/>
        <w:jc w:val="center"/>
        <w:rPr>
          <w:szCs w:val="22"/>
        </w:rPr>
      </w:pPr>
      <w:r>
        <w:rPr>
          <w:noProof/>
          <w14:ligatures w14:val="standardContextual"/>
        </w:rPr>
        <w:drawing>
          <wp:inline distT="0" distB="0" distL="0" distR="0" wp14:anchorId="7C26BFC7" wp14:editId="686C9F48">
            <wp:extent cx="3904085" cy="2908300"/>
            <wp:effectExtent l="0" t="0" r="1270" b="6350"/>
            <wp:docPr id="4788655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65596" name=""/>
                    <pic:cNvPicPr/>
                  </pic:nvPicPr>
                  <pic:blipFill rotWithShape="1">
                    <a:blip r:embed="rId14"/>
                    <a:srcRect l="17173" t="41560" r="42721" b="20032"/>
                    <a:stretch>
                      <a:fillRect/>
                    </a:stretch>
                  </pic:blipFill>
                  <pic:spPr bwMode="auto">
                    <a:xfrm>
                      <a:off x="0" y="0"/>
                      <a:ext cx="3913585" cy="2915377"/>
                    </a:xfrm>
                    <a:prstGeom prst="rect">
                      <a:avLst/>
                    </a:prstGeom>
                    <a:ln>
                      <a:noFill/>
                    </a:ln>
                    <a:extLst>
                      <a:ext uri="{53640926-AAD7-44D8-BBD7-CCE9431645EC}">
                        <a14:shadowObscured xmlns:a14="http://schemas.microsoft.com/office/drawing/2010/main"/>
                      </a:ext>
                    </a:extLst>
                  </pic:spPr>
                </pic:pic>
              </a:graphicData>
            </a:graphic>
          </wp:inline>
        </w:drawing>
      </w:r>
    </w:p>
    <w:p w14:paraId="18EE8512" w14:textId="51AACDC4" w:rsidR="005855DA" w:rsidRPr="00DE077E" w:rsidRDefault="005855DA" w:rsidP="00DE077E">
      <w:pPr>
        <w:pStyle w:val="DaftarParagraf"/>
        <w:tabs>
          <w:tab w:val="left" w:pos="851"/>
        </w:tabs>
        <w:spacing w:line="276" w:lineRule="auto"/>
        <w:ind w:left="567"/>
        <w:jc w:val="center"/>
        <w:rPr>
          <w:sz w:val="20"/>
        </w:rPr>
      </w:pPr>
      <w:r w:rsidRPr="00DE077E">
        <w:rPr>
          <w:sz w:val="20"/>
        </w:rPr>
        <w:t>Gambar.3 class diagram sistem pelaporan</w:t>
      </w:r>
    </w:p>
    <w:p w14:paraId="6871CBA0" w14:textId="0C51D8D8" w:rsidR="005855DA" w:rsidRDefault="005855DA" w:rsidP="00755435">
      <w:pPr>
        <w:pStyle w:val="DaftarParagraf"/>
        <w:tabs>
          <w:tab w:val="left" w:pos="851"/>
        </w:tabs>
        <w:spacing w:line="276" w:lineRule="auto"/>
        <w:ind w:left="567" w:hanging="567"/>
        <w:rPr>
          <w:szCs w:val="22"/>
        </w:rPr>
      </w:pPr>
      <w:r>
        <w:rPr>
          <w:szCs w:val="22"/>
        </w:rPr>
        <w:t>3.3</w:t>
      </w:r>
      <w:r>
        <w:rPr>
          <w:szCs w:val="22"/>
        </w:rPr>
        <w:tab/>
        <w:t>Implementasi Desain dengan figma</w:t>
      </w:r>
    </w:p>
    <w:p w14:paraId="6E0FC0B8" w14:textId="0F11AD46" w:rsidR="005855DA" w:rsidRDefault="005855DA" w:rsidP="00755435">
      <w:pPr>
        <w:pStyle w:val="DaftarParagraf"/>
        <w:tabs>
          <w:tab w:val="left" w:pos="851"/>
        </w:tabs>
        <w:spacing w:line="276" w:lineRule="auto"/>
        <w:ind w:left="567" w:hanging="567"/>
        <w:rPr>
          <w:szCs w:val="22"/>
        </w:rPr>
      </w:pPr>
      <w:r>
        <w:rPr>
          <w:szCs w:val="22"/>
        </w:rPr>
        <w:tab/>
        <w:t>Dalam tahapan perancangan konseptual, pemanfaatan aplikasi figma digunakan untuk merancang antarmuka pengguna sistem sesuai dengan model analisis yang telah disusun. Proses ini melibatkan penyusunan storyboard dan mockup desain antarmuka pengguna.</w:t>
      </w:r>
    </w:p>
    <w:p w14:paraId="4872AA99" w14:textId="77777777" w:rsidR="00DE077E" w:rsidRDefault="00DE077E" w:rsidP="00755435">
      <w:pPr>
        <w:pStyle w:val="DaftarParagraf"/>
        <w:tabs>
          <w:tab w:val="left" w:pos="851"/>
        </w:tabs>
        <w:spacing w:line="276" w:lineRule="auto"/>
        <w:ind w:left="567" w:hanging="567"/>
        <w:rPr>
          <w:szCs w:val="22"/>
        </w:rPr>
      </w:pPr>
    </w:p>
    <w:p w14:paraId="24585B1E" w14:textId="77777777" w:rsidR="00DE077E" w:rsidRDefault="00DE077E" w:rsidP="00755435">
      <w:pPr>
        <w:pStyle w:val="DaftarParagraf"/>
        <w:tabs>
          <w:tab w:val="left" w:pos="851"/>
        </w:tabs>
        <w:spacing w:line="276" w:lineRule="auto"/>
        <w:ind w:left="567" w:hanging="567"/>
        <w:rPr>
          <w:szCs w:val="22"/>
        </w:rPr>
      </w:pPr>
    </w:p>
    <w:p w14:paraId="2AD5A933" w14:textId="77777777" w:rsidR="00DE077E" w:rsidRDefault="00DE077E" w:rsidP="00755435">
      <w:pPr>
        <w:pStyle w:val="DaftarParagraf"/>
        <w:tabs>
          <w:tab w:val="left" w:pos="851"/>
        </w:tabs>
        <w:spacing w:line="276" w:lineRule="auto"/>
        <w:ind w:left="567" w:hanging="567"/>
        <w:rPr>
          <w:szCs w:val="22"/>
        </w:rPr>
      </w:pPr>
    </w:p>
    <w:p w14:paraId="6B20CE0C" w14:textId="30FA7026" w:rsidR="00BA4396" w:rsidRDefault="00BA4396" w:rsidP="00755435">
      <w:pPr>
        <w:pStyle w:val="DaftarParagraf"/>
        <w:numPr>
          <w:ilvl w:val="0"/>
          <w:numId w:val="6"/>
        </w:numPr>
        <w:tabs>
          <w:tab w:val="left" w:pos="851"/>
        </w:tabs>
        <w:spacing w:line="276" w:lineRule="auto"/>
        <w:rPr>
          <w:szCs w:val="22"/>
        </w:rPr>
      </w:pPr>
      <w:r>
        <w:rPr>
          <w:szCs w:val="22"/>
        </w:rPr>
        <w:t>Halaman Utama</w:t>
      </w:r>
    </w:p>
    <w:p w14:paraId="58638C1D" w14:textId="319EDE3B" w:rsidR="001B505C" w:rsidRDefault="001B505C" w:rsidP="001B505C">
      <w:pPr>
        <w:pStyle w:val="DaftarParagraf"/>
        <w:tabs>
          <w:tab w:val="left" w:pos="851"/>
        </w:tabs>
        <w:spacing w:line="276" w:lineRule="auto"/>
        <w:jc w:val="center"/>
        <w:rPr>
          <w:szCs w:val="22"/>
        </w:rPr>
      </w:pPr>
      <w:r>
        <w:rPr>
          <w:noProof/>
        </w:rPr>
        <w:drawing>
          <wp:inline distT="0" distB="0" distL="0" distR="0" wp14:anchorId="6D8B2028" wp14:editId="6EDEC902">
            <wp:extent cx="3224945" cy="1562100"/>
            <wp:effectExtent l="0" t="0" r="0" b="0"/>
            <wp:docPr id="9305153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4606" cy="1566780"/>
                    </a:xfrm>
                    <a:prstGeom prst="rect">
                      <a:avLst/>
                    </a:prstGeom>
                    <a:noFill/>
                    <a:ln>
                      <a:noFill/>
                    </a:ln>
                  </pic:spPr>
                </pic:pic>
              </a:graphicData>
            </a:graphic>
          </wp:inline>
        </w:drawing>
      </w:r>
    </w:p>
    <w:p w14:paraId="1B7CB31D" w14:textId="310C6B0A" w:rsidR="00BA4396" w:rsidRPr="00E84EAE" w:rsidRDefault="00BA4396" w:rsidP="001B505C">
      <w:pPr>
        <w:pStyle w:val="DaftarParagraf"/>
        <w:tabs>
          <w:tab w:val="left" w:pos="851"/>
        </w:tabs>
        <w:spacing w:line="276" w:lineRule="auto"/>
        <w:jc w:val="center"/>
        <w:rPr>
          <w:sz w:val="20"/>
          <w:lang w:val="de-DE"/>
        </w:rPr>
      </w:pPr>
      <w:r w:rsidRPr="00E84EAE">
        <w:rPr>
          <w:sz w:val="20"/>
          <w:lang w:val="de-DE"/>
        </w:rPr>
        <w:t>Gambar 4. Halaman Utama</w:t>
      </w:r>
    </w:p>
    <w:p w14:paraId="0FD7D356" w14:textId="1C39E5EE" w:rsidR="00BA4396" w:rsidRPr="00E84EAE" w:rsidRDefault="00BA4396" w:rsidP="00755435">
      <w:pPr>
        <w:pStyle w:val="DaftarParagraf"/>
        <w:tabs>
          <w:tab w:val="left" w:pos="851"/>
        </w:tabs>
        <w:spacing w:line="276" w:lineRule="auto"/>
        <w:rPr>
          <w:szCs w:val="22"/>
          <w:lang w:val="de-DE"/>
        </w:rPr>
      </w:pPr>
      <w:r w:rsidRPr="00E84EAE">
        <w:rPr>
          <w:szCs w:val="22"/>
          <w:lang w:val="de-DE"/>
        </w:rPr>
        <w:t>Halaman utama akan menampilkan pertama kali pada saat masyarakat mengakses sistem. Pengguna dapat melaksanakan login menggunakan email dan password, namun jika belum memiliki dapat melakukan registrasi untuk mendapatkan akun yang akan digunakan untuk melakukan pelaporan kerusakan jalan.</w:t>
      </w:r>
    </w:p>
    <w:p w14:paraId="6E52651F" w14:textId="05029241" w:rsidR="00BA4396" w:rsidRDefault="00BA4396" w:rsidP="00755435">
      <w:pPr>
        <w:pStyle w:val="DaftarParagraf"/>
        <w:numPr>
          <w:ilvl w:val="0"/>
          <w:numId w:val="6"/>
        </w:numPr>
        <w:tabs>
          <w:tab w:val="left" w:pos="851"/>
        </w:tabs>
        <w:spacing w:line="276" w:lineRule="auto"/>
        <w:rPr>
          <w:szCs w:val="22"/>
        </w:rPr>
      </w:pPr>
      <w:r>
        <w:rPr>
          <w:szCs w:val="22"/>
        </w:rPr>
        <w:t>Halaman Login</w:t>
      </w:r>
    </w:p>
    <w:p w14:paraId="08C7C870" w14:textId="77777777" w:rsidR="00C85A56" w:rsidRDefault="00C85A56" w:rsidP="00C85A56">
      <w:pPr>
        <w:tabs>
          <w:tab w:val="left" w:pos="851"/>
        </w:tabs>
        <w:spacing w:line="276" w:lineRule="auto"/>
        <w:jc w:val="center"/>
        <w:rPr>
          <w:szCs w:val="22"/>
        </w:rPr>
      </w:pPr>
    </w:p>
    <w:p w14:paraId="71C8974B" w14:textId="16BED858" w:rsidR="00C85A56" w:rsidRPr="00C85A56" w:rsidRDefault="00C85A56" w:rsidP="00C85A56">
      <w:pPr>
        <w:tabs>
          <w:tab w:val="left" w:pos="851"/>
        </w:tabs>
        <w:spacing w:line="276" w:lineRule="auto"/>
        <w:jc w:val="center"/>
        <w:rPr>
          <w:szCs w:val="22"/>
        </w:rPr>
      </w:pPr>
      <w:r>
        <w:rPr>
          <w:noProof/>
        </w:rPr>
        <w:lastRenderedPageBreak/>
        <w:drawing>
          <wp:inline distT="0" distB="0" distL="0" distR="0" wp14:anchorId="5C4A91A7" wp14:editId="2EFAD8E6">
            <wp:extent cx="3625850" cy="2038350"/>
            <wp:effectExtent l="0" t="0" r="0" b="0"/>
            <wp:docPr id="30910061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5850" cy="2038350"/>
                    </a:xfrm>
                    <a:prstGeom prst="rect">
                      <a:avLst/>
                    </a:prstGeom>
                    <a:noFill/>
                    <a:ln>
                      <a:noFill/>
                    </a:ln>
                  </pic:spPr>
                </pic:pic>
              </a:graphicData>
            </a:graphic>
          </wp:inline>
        </w:drawing>
      </w:r>
    </w:p>
    <w:p w14:paraId="0C05196D" w14:textId="0719A1C6" w:rsidR="00BA4396" w:rsidRDefault="00BA4396" w:rsidP="00C85A56">
      <w:pPr>
        <w:pStyle w:val="DaftarParagraf"/>
        <w:tabs>
          <w:tab w:val="left" w:pos="851"/>
        </w:tabs>
        <w:spacing w:line="276" w:lineRule="auto"/>
        <w:jc w:val="center"/>
        <w:rPr>
          <w:sz w:val="20"/>
        </w:rPr>
      </w:pPr>
      <w:r w:rsidRPr="00C85A56">
        <w:rPr>
          <w:sz w:val="20"/>
        </w:rPr>
        <w:t>Gambar 5. Halaman login utama memasukan password</w:t>
      </w:r>
    </w:p>
    <w:p w14:paraId="4E0B15C3" w14:textId="77777777" w:rsidR="00C85A56" w:rsidRPr="00C85A56" w:rsidRDefault="00C85A56" w:rsidP="00C85A56">
      <w:pPr>
        <w:pStyle w:val="DaftarParagraf"/>
        <w:tabs>
          <w:tab w:val="left" w:pos="851"/>
        </w:tabs>
        <w:spacing w:line="276" w:lineRule="auto"/>
        <w:jc w:val="center"/>
        <w:rPr>
          <w:sz w:val="20"/>
        </w:rPr>
      </w:pPr>
    </w:p>
    <w:p w14:paraId="60AB9E0E" w14:textId="66DADF47" w:rsidR="00BA4396" w:rsidRPr="00E84EAE" w:rsidRDefault="00BA4396" w:rsidP="00755435">
      <w:pPr>
        <w:pStyle w:val="DaftarParagraf"/>
        <w:tabs>
          <w:tab w:val="left" w:pos="851"/>
        </w:tabs>
        <w:spacing w:line="276" w:lineRule="auto"/>
        <w:rPr>
          <w:szCs w:val="22"/>
          <w:lang w:val="de-DE"/>
        </w:rPr>
      </w:pPr>
      <w:r>
        <w:rPr>
          <w:szCs w:val="22"/>
        </w:rPr>
        <w:t xml:space="preserve">Setelah itu user telah mempunyai akun, yang akan diarahkan untuk login sesuai mode yang akan digunakan. </w:t>
      </w:r>
      <w:r w:rsidRPr="00E84EAE">
        <w:rPr>
          <w:szCs w:val="22"/>
          <w:lang w:val="de-DE"/>
        </w:rPr>
        <w:t>Di halaman ini akan diarahkan untuk mengisi Email atau Username dan Password yang telah terdaftar.</w:t>
      </w:r>
    </w:p>
    <w:p w14:paraId="2D85E12C" w14:textId="2D6CF263" w:rsidR="00BA4396" w:rsidRDefault="00BA4396" w:rsidP="00755435">
      <w:pPr>
        <w:pStyle w:val="DaftarParagraf"/>
        <w:numPr>
          <w:ilvl w:val="0"/>
          <w:numId w:val="6"/>
        </w:numPr>
        <w:tabs>
          <w:tab w:val="left" w:pos="851"/>
        </w:tabs>
        <w:spacing w:line="276" w:lineRule="auto"/>
        <w:rPr>
          <w:szCs w:val="22"/>
        </w:rPr>
      </w:pPr>
      <w:r>
        <w:rPr>
          <w:szCs w:val="22"/>
        </w:rPr>
        <w:t>Halaman Biodata</w:t>
      </w:r>
    </w:p>
    <w:p w14:paraId="597ADE6F" w14:textId="3D3AC546" w:rsidR="00C85A56" w:rsidRDefault="00C85A56" w:rsidP="00C85A56">
      <w:pPr>
        <w:pStyle w:val="DaftarParagraf"/>
        <w:tabs>
          <w:tab w:val="left" w:pos="851"/>
        </w:tabs>
        <w:spacing w:line="276" w:lineRule="auto"/>
        <w:jc w:val="center"/>
        <w:rPr>
          <w:szCs w:val="22"/>
        </w:rPr>
      </w:pPr>
      <w:r>
        <w:rPr>
          <w:noProof/>
        </w:rPr>
        <w:drawing>
          <wp:inline distT="0" distB="0" distL="0" distR="0" wp14:anchorId="3BFB4370" wp14:editId="20B08569">
            <wp:extent cx="3759200" cy="2152650"/>
            <wp:effectExtent l="0" t="0" r="0" b="0"/>
            <wp:docPr id="96685615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9200" cy="2152650"/>
                    </a:xfrm>
                    <a:prstGeom prst="rect">
                      <a:avLst/>
                    </a:prstGeom>
                    <a:noFill/>
                    <a:ln>
                      <a:noFill/>
                    </a:ln>
                  </pic:spPr>
                </pic:pic>
              </a:graphicData>
            </a:graphic>
          </wp:inline>
        </w:drawing>
      </w:r>
    </w:p>
    <w:p w14:paraId="36C18D02" w14:textId="4754F805" w:rsidR="00BA4396" w:rsidRPr="00C85A56" w:rsidRDefault="00BA4396" w:rsidP="00C85A56">
      <w:pPr>
        <w:pStyle w:val="DaftarParagraf"/>
        <w:tabs>
          <w:tab w:val="left" w:pos="851"/>
        </w:tabs>
        <w:spacing w:line="276" w:lineRule="auto"/>
        <w:jc w:val="center"/>
        <w:rPr>
          <w:sz w:val="20"/>
        </w:rPr>
      </w:pPr>
      <w:r w:rsidRPr="00C85A56">
        <w:rPr>
          <w:sz w:val="20"/>
        </w:rPr>
        <w:t>Gambar 6. Menampilkan biodata masyarakat dishub dan petugas</w:t>
      </w:r>
    </w:p>
    <w:p w14:paraId="35EC4A9D" w14:textId="6F42BBD5" w:rsidR="00BA4396" w:rsidRDefault="00BA4396" w:rsidP="00755435">
      <w:pPr>
        <w:pStyle w:val="DaftarParagraf"/>
        <w:tabs>
          <w:tab w:val="left" w:pos="851"/>
        </w:tabs>
        <w:spacing w:line="276" w:lineRule="auto"/>
        <w:rPr>
          <w:szCs w:val="22"/>
        </w:rPr>
      </w:pPr>
      <w:r>
        <w:rPr>
          <w:szCs w:val="22"/>
        </w:rPr>
        <w:t>Dihalaman ini user alan diarahkan untuk mengisi biodata terlebih dahulu sebelum memasuki halaman selanjutnya.</w:t>
      </w:r>
    </w:p>
    <w:p w14:paraId="462421FB" w14:textId="4B3BF63B" w:rsidR="00BA4396" w:rsidRPr="00E84EAE" w:rsidRDefault="00BA4396" w:rsidP="00755435">
      <w:pPr>
        <w:pStyle w:val="DaftarParagraf"/>
        <w:numPr>
          <w:ilvl w:val="0"/>
          <w:numId w:val="6"/>
        </w:numPr>
        <w:tabs>
          <w:tab w:val="left" w:pos="851"/>
        </w:tabs>
        <w:spacing w:line="276" w:lineRule="auto"/>
        <w:rPr>
          <w:szCs w:val="22"/>
          <w:lang w:val="de-DE"/>
        </w:rPr>
      </w:pPr>
      <w:r w:rsidRPr="00E84EAE">
        <w:rPr>
          <w:szCs w:val="22"/>
          <w:lang w:val="de-DE"/>
        </w:rPr>
        <w:t>Halaman Pelaporan Jalan pada User Masyarakat</w:t>
      </w:r>
    </w:p>
    <w:p w14:paraId="20EBD2F5" w14:textId="34096329" w:rsidR="00C85A56" w:rsidRDefault="00C85A56" w:rsidP="00C85A56">
      <w:pPr>
        <w:pStyle w:val="DaftarParagraf"/>
        <w:tabs>
          <w:tab w:val="left" w:pos="851"/>
        </w:tabs>
        <w:spacing w:line="276" w:lineRule="auto"/>
        <w:jc w:val="center"/>
        <w:rPr>
          <w:szCs w:val="22"/>
        </w:rPr>
      </w:pPr>
      <w:r>
        <w:rPr>
          <w:noProof/>
        </w:rPr>
        <w:drawing>
          <wp:inline distT="0" distB="0" distL="0" distR="0" wp14:anchorId="64145F04" wp14:editId="7820E2FA">
            <wp:extent cx="4000500" cy="2286000"/>
            <wp:effectExtent l="0" t="0" r="0" b="0"/>
            <wp:docPr id="191655259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00500" cy="2286000"/>
                    </a:xfrm>
                    <a:prstGeom prst="rect">
                      <a:avLst/>
                    </a:prstGeom>
                    <a:noFill/>
                    <a:ln>
                      <a:noFill/>
                    </a:ln>
                  </pic:spPr>
                </pic:pic>
              </a:graphicData>
            </a:graphic>
          </wp:inline>
        </w:drawing>
      </w:r>
    </w:p>
    <w:p w14:paraId="09AED097" w14:textId="5D501046" w:rsidR="00BA4396" w:rsidRPr="00C85A56" w:rsidRDefault="00BA4396" w:rsidP="00C85A56">
      <w:pPr>
        <w:pStyle w:val="DaftarParagraf"/>
        <w:tabs>
          <w:tab w:val="left" w:pos="851"/>
        </w:tabs>
        <w:spacing w:line="276" w:lineRule="auto"/>
        <w:jc w:val="center"/>
        <w:rPr>
          <w:sz w:val="20"/>
        </w:rPr>
      </w:pPr>
      <w:r w:rsidRPr="00C85A56">
        <w:rPr>
          <w:sz w:val="20"/>
        </w:rPr>
        <w:t>Gambar.7</w:t>
      </w:r>
      <w:r w:rsidR="00461428">
        <w:rPr>
          <w:sz w:val="20"/>
        </w:rPr>
        <w:t xml:space="preserve"> Halaman Pelaporan User</w:t>
      </w:r>
    </w:p>
    <w:p w14:paraId="039146F0" w14:textId="509D8546" w:rsidR="00BA4396" w:rsidRDefault="00BA4396" w:rsidP="00755435">
      <w:pPr>
        <w:pStyle w:val="DaftarParagraf"/>
        <w:tabs>
          <w:tab w:val="left" w:pos="851"/>
        </w:tabs>
        <w:spacing w:line="276" w:lineRule="auto"/>
        <w:rPr>
          <w:szCs w:val="22"/>
        </w:rPr>
      </w:pPr>
      <w:r>
        <w:rPr>
          <w:szCs w:val="22"/>
        </w:rPr>
        <w:t>Akses pada gambar di atas, masyarakat akan diarahkan untuk mengisi data jalan rusak yang akan dilaporkan</w:t>
      </w:r>
    </w:p>
    <w:p w14:paraId="3D2BDBCA" w14:textId="6A4288E6" w:rsidR="00BA4396" w:rsidRDefault="00BA4396" w:rsidP="00755435">
      <w:pPr>
        <w:pStyle w:val="DaftarParagraf"/>
        <w:numPr>
          <w:ilvl w:val="0"/>
          <w:numId w:val="6"/>
        </w:numPr>
        <w:tabs>
          <w:tab w:val="left" w:pos="851"/>
        </w:tabs>
        <w:spacing w:line="276" w:lineRule="auto"/>
        <w:rPr>
          <w:szCs w:val="22"/>
        </w:rPr>
      </w:pPr>
      <w:r>
        <w:rPr>
          <w:szCs w:val="22"/>
        </w:rPr>
        <w:lastRenderedPageBreak/>
        <w:t xml:space="preserve">Halaman Detail Status jalan yang di laporkan </w:t>
      </w:r>
    </w:p>
    <w:p w14:paraId="05FEFF83" w14:textId="5FBE6009" w:rsidR="00C85A56" w:rsidRDefault="00C85A56" w:rsidP="00C85A56">
      <w:pPr>
        <w:pStyle w:val="DaftarParagraf"/>
        <w:tabs>
          <w:tab w:val="left" w:pos="851"/>
        </w:tabs>
        <w:spacing w:line="276" w:lineRule="auto"/>
        <w:jc w:val="center"/>
        <w:rPr>
          <w:szCs w:val="22"/>
        </w:rPr>
      </w:pPr>
      <w:r>
        <w:rPr>
          <w:noProof/>
        </w:rPr>
        <w:drawing>
          <wp:inline distT="0" distB="0" distL="0" distR="0" wp14:anchorId="3D99F1C7" wp14:editId="432B8883">
            <wp:extent cx="4051300" cy="2514600"/>
            <wp:effectExtent l="0" t="0" r="6350" b="0"/>
            <wp:docPr id="189594721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51300" cy="2514600"/>
                    </a:xfrm>
                    <a:prstGeom prst="rect">
                      <a:avLst/>
                    </a:prstGeom>
                    <a:noFill/>
                    <a:ln>
                      <a:noFill/>
                    </a:ln>
                  </pic:spPr>
                </pic:pic>
              </a:graphicData>
            </a:graphic>
          </wp:inline>
        </w:drawing>
      </w:r>
    </w:p>
    <w:p w14:paraId="07899743" w14:textId="2B902A5D" w:rsidR="00BA4396" w:rsidRPr="00C85A56" w:rsidRDefault="00BA4396" w:rsidP="00C85A56">
      <w:pPr>
        <w:pStyle w:val="DaftarParagraf"/>
        <w:tabs>
          <w:tab w:val="left" w:pos="851"/>
        </w:tabs>
        <w:spacing w:line="276" w:lineRule="auto"/>
        <w:jc w:val="center"/>
        <w:rPr>
          <w:sz w:val="20"/>
        </w:rPr>
      </w:pPr>
      <w:r w:rsidRPr="00C85A56">
        <w:rPr>
          <w:sz w:val="20"/>
        </w:rPr>
        <w:t>Gambar 8. Menu jalan yang dilaporkan</w:t>
      </w:r>
    </w:p>
    <w:p w14:paraId="6395F113" w14:textId="2A1B1F9F" w:rsidR="00BA4396" w:rsidRDefault="00BA4396" w:rsidP="00755435">
      <w:pPr>
        <w:pStyle w:val="DaftarParagraf"/>
        <w:tabs>
          <w:tab w:val="left" w:pos="851"/>
        </w:tabs>
        <w:spacing w:line="276" w:lineRule="auto"/>
        <w:rPr>
          <w:szCs w:val="22"/>
        </w:rPr>
      </w:pPr>
      <w:r>
        <w:rPr>
          <w:szCs w:val="22"/>
        </w:rPr>
        <w:t>Kemudian data yang sudah dilaporkan akan di proses untuk ditentukan status laporan oleh dishub. Dan setelah selesai akan diberitahukan kepada halaman selanjutnya. Dihalaman masyarakat bisa melihat detail status data yang telah dilaporkan, seperti diterima atau tidak laporan, status progress, dan status jalan yang telah sesuai diperbaiki.</w:t>
      </w:r>
    </w:p>
    <w:p w14:paraId="197303B3" w14:textId="16A347C7" w:rsidR="00B62BD0" w:rsidRDefault="00B62BD0" w:rsidP="00755435">
      <w:pPr>
        <w:pStyle w:val="DaftarParagraf"/>
        <w:numPr>
          <w:ilvl w:val="0"/>
          <w:numId w:val="6"/>
        </w:numPr>
        <w:tabs>
          <w:tab w:val="left" w:pos="851"/>
        </w:tabs>
        <w:spacing w:line="276" w:lineRule="auto"/>
        <w:rPr>
          <w:szCs w:val="22"/>
        </w:rPr>
      </w:pPr>
      <w:r>
        <w:rPr>
          <w:szCs w:val="22"/>
        </w:rPr>
        <w:t>Halaman Ajuan Jalan Rusak</w:t>
      </w:r>
    </w:p>
    <w:p w14:paraId="664A20DF" w14:textId="607912B5" w:rsidR="00C85A56" w:rsidRDefault="00C85A56" w:rsidP="00C85A56">
      <w:pPr>
        <w:pStyle w:val="DaftarParagraf"/>
        <w:tabs>
          <w:tab w:val="left" w:pos="851"/>
        </w:tabs>
        <w:spacing w:line="276" w:lineRule="auto"/>
        <w:jc w:val="center"/>
        <w:rPr>
          <w:szCs w:val="22"/>
        </w:rPr>
      </w:pPr>
      <w:r>
        <w:rPr>
          <w:noProof/>
        </w:rPr>
        <w:drawing>
          <wp:inline distT="0" distB="0" distL="0" distR="0" wp14:anchorId="06F676EC" wp14:editId="61F8CEDC">
            <wp:extent cx="3898900" cy="2387600"/>
            <wp:effectExtent l="0" t="0" r="6350" b="0"/>
            <wp:docPr id="21925670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98900" cy="2387600"/>
                    </a:xfrm>
                    <a:prstGeom prst="rect">
                      <a:avLst/>
                    </a:prstGeom>
                    <a:noFill/>
                    <a:ln>
                      <a:noFill/>
                    </a:ln>
                  </pic:spPr>
                </pic:pic>
              </a:graphicData>
            </a:graphic>
          </wp:inline>
        </w:drawing>
      </w:r>
    </w:p>
    <w:p w14:paraId="17CF7B03" w14:textId="3248E409" w:rsidR="00B62BD0" w:rsidRPr="00C85A56" w:rsidRDefault="00B62BD0" w:rsidP="00C85A56">
      <w:pPr>
        <w:pStyle w:val="DaftarParagraf"/>
        <w:tabs>
          <w:tab w:val="left" w:pos="851"/>
        </w:tabs>
        <w:spacing w:line="276" w:lineRule="auto"/>
        <w:jc w:val="center"/>
        <w:rPr>
          <w:sz w:val="20"/>
        </w:rPr>
      </w:pPr>
      <w:r w:rsidRPr="00C85A56">
        <w:rPr>
          <w:sz w:val="20"/>
        </w:rPr>
        <w:t>Gambar 9. Menu ajuan jalan rusak</w:t>
      </w:r>
    </w:p>
    <w:p w14:paraId="6EA8D964" w14:textId="63F58401" w:rsidR="00B62BD0" w:rsidRDefault="00B62BD0" w:rsidP="00755435">
      <w:pPr>
        <w:pStyle w:val="DaftarParagraf"/>
        <w:tabs>
          <w:tab w:val="left" w:pos="851"/>
        </w:tabs>
        <w:spacing w:line="276" w:lineRule="auto"/>
        <w:rPr>
          <w:szCs w:val="22"/>
        </w:rPr>
      </w:pPr>
      <w:r>
        <w:rPr>
          <w:szCs w:val="22"/>
        </w:rPr>
        <w:t>Memasuki halaman semua data aduan yang Dimana pada halaman ini berisi data dari semua data atau laporan yang telah diajukan oleh masyarakat.</w:t>
      </w:r>
    </w:p>
    <w:p w14:paraId="17C3F808" w14:textId="21CB2BBD" w:rsidR="00B62BD0" w:rsidRDefault="00B62BD0" w:rsidP="00755435">
      <w:pPr>
        <w:pStyle w:val="DaftarParagraf"/>
        <w:numPr>
          <w:ilvl w:val="0"/>
          <w:numId w:val="6"/>
        </w:numPr>
        <w:tabs>
          <w:tab w:val="left" w:pos="851"/>
        </w:tabs>
        <w:spacing w:line="276" w:lineRule="auto"/>
        <w:rPr>
          <w:szCs w:val="22"/>
        </w:rPr>
      </w:pPr>
      <w:r>
        <w:rPr>
          <w:szCs w:val="22"/>
        </w:rPr>
        <w:t>Menu Informasi User</w:t>
      </w:r>
    </w:p>
    <w:p w14:paraId="2C65FE49" w14:textId="7B2AFD70" w:rsidR="00B62BD0" w:rsidRDefault="00B62BD0" w:rsidP="00755435">
      <w:pPr>
        <w:pStyle w:val="DaftarParagraf"/>
        <w:tabs>
          <w:tab w:val="left" w:pos="851"/>
        </w:tabs>
        <w:spacing w:line="276" w:lineRule="auto"/>
        <w:rPr>
          <w:szCs w:val="22"/>
        </w:rPr>
      </w:pPr>
      <w:r>
        <w:rPr>
          <w:szCs w:val="22"/>
        </w:rPr>
        <w:t>Gambar 10. Menu User</w:t>
      </w:r>
    </w:p>
    <w:p w14:paraId="11D070E5" w14:textId="37AA4BD1" w:rsidR="00B62BD0" w:rsidRDefault="00B62BD0" w:rsidP="00755435">
      <w:pPr>
        <w:pStyle w:val="DaftarParagraf"/>
        <w:tabs>
          <w:tab w:val="left" w:pos="851"/>
        </w:tabs>
        <w:spacing w:line="276" w:lineRule="auto"/>
        <w:rPr>
          <w:szCs w:val="22"/>
        </w:rPr>
      </w:pPr>
      <w:r>
        <w:rPr>
          <w:szCs w:val="22"/>
        </w:rPr>
        <w:t>Menu ini menampilkan biodata yang telah diisi pada halaman sebelumnya.</w:t>
      </w:r>
    </w:p>
    <w:p w14:paraId="6C8908EA" w14:textId="2D923243" w:rsidR="00B62BD0" w:rsidRDefault="00B62BD0" w:rsidP="00755435">
      <w:pPr>
        <w:pStyle w:val="DaftarParagraf"/>
        <w:numPr>
          <w:ilvl w:val="0"/>
          <w:numId w:val="6"/>
        </w:numPr>
        <w:tabs>
          <w:tab w:val="left" w:pos="851"/>
        </w:tabs>
        <w:spacing w:line="276" w:lineRule="auto"/>
        <w:rPr>
          <w:szCs w:val="22"/>
        </w:rPr>
      </w:pPr>
      <w:r>
        <w:rPr>
          <w:szCs w:val="22"/>
        </w:rPr>
        <w:t>Halaman laporan Pengaduan</w:t>
      </w:r>
    </w:p>
    <w:p w14:paraId="27DCFEF5" w14:textId="7605D74B" w:rsidR="00544C3C" w:rsidRDefault="00544C3C" w:rsidP="00544C3C">
      <w:pPr>
        <w:pStyle w:val="DaftarParagraf"/>
        <w:tabs>
          <w:tab w:val="left" w:pos="851"/>
        </w:tabs>
        <w:spacing w:line="276" w:lineRule="auto"/>
        <w:jc w:val="center"/>
        <w:rPr>
          <w:szCs w:val="22"/>
        </w:rPr>
      </w:pPr>
      <w:r>
        <w:rPr>
          <w:noProof/>
        </w:rPr>
        <w:lastRenderedPageBreak/>
        <w:drawing>
          <wp:inline distT="0" distB="0" distL="0" distR="0" wp14:anchorId="152C6B50" wp14:editId="49767F27">
            <wp:extent cx="4229100" cy="2400300"/>
            <wp:effectExtent l="0" t="0" r="0" b="0"/>
            <wp:docPr id="1927083118"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29100" cy="2400300"/>
                    </a:xfrm>
                    <a:prstGeom prst="rect">
                      <a:avLst/>
                    </a:prstGeom>
                    <a:noFill/>
                    <a:ln>
                      <a:noFill/>
                    </a:ln>
                  </pic:spPr>
                </pic:pic>
              </a:graphicData>
            </a:graphic>
          </wp:inline>
        </w:drawing>
      </w:r>
    </w:p>
    <w:p w14:paraId="585DE104" w14:textId="46E7FF3D" w:rsidR="00B62BD0" w:rsidRPr="00544C3C" w:rsidRDefault="00B62BD0" w:rsidP="00544C3C">
      <w:pPr>
        <w:pStyle w:val="DaftarParagraf"/>
        <w:tabs>
          <w:tab w:val="left" w:pos="851"/>
        </w:tabs>
        <w:spacing w:line="276" w:lineRule="auto"/>
        <w:jc w:val="center"/>
        <w:rPr>
          <w:sz w:val="20"/>
        </w:rPr>
      </w:pPr>
      <w:r w:rsidRPr="00544C3C">
        <w:rPr>
          <w:sz w:val="20"/>
        </w:rPr>
        <w:t>Gambar 11. Halaman  penentuan status laporan</w:t>
      </w:r>
    </w:p>
    <w:p w14:paraId="6BE2FAC1" w14:textId="2EC49BBA" w:rsidR="00B62BD0" w:rsidRPr="00E84EAE" w:rsidRDefault="00B62BD0" w:rsidP="00755435">
      <w:pPr>
        <w:pStyle w:val="DaftarParagraf"/>
        <w:tabs>
          <w:tab w:val="left" w:pos="851"/>
        </w:tabs>
        <w:spacing w:line="276" w:lineRule="auto"/>
        <w:rPr>
          <w:szCs w:val="22"/>
          <w:lang w:val="de-DE"/>
        </w:rPr>
      </w:pPr>
      <w:r>
        <w:rPr>
          <w:szCs w:val="22"/>
        </w:rPr>
        <w:t xml:space="preserve">Halaman ini akan diakses saat login melalui mode Dishub. Pada halaman tersebut, akan ditampilkan data laporan masyarakat yang telah ditentukan dan belum ditentukan status laporan. </w:t>
      </w:r>
      <w:r w:rsidRPr="00E84EAE">
        <w:rPr>
          <w:szCs w:val="22"/>
          <w:lang w:val="de-DE"/>
        </w:rPr>
        <w:t>Serta bisa menentukan pada saat menekan tombol edit. Ketika menentukan status laporan, maka tampilan akan berubah seperti gambar  diatas.</w:t>
      </w:r>
    </w:p>
    <w:p w14:paraId="61F67DD3" w14:textId="77777777" w:rsidR="006E3002" w:rsidRPr="00E84EAE" w:rsidRDefault="006E3002" w:rsidP="00755435">
      <w:pPr>
        <w:pStyle w:val="DaftarParagraf"/>
        <w:tabs>
          <w:tab w:val="left" w:pos="851"/>
        </w:tabs>
        <w:spacing w:line="276" w:lineRule="auto"/>
        <w:rPr>
          <w:szCs w:val="22"/>
          <w:lang w:val="de-DE"/>
        </w:rPr>
      </w:pPr>
    </w:p>
    <w:p w14:paraId="3E721338" w14:textId="77777777" w:rsidR="006E3002" w:rsidRPr="00E84EAE" w:rsidRDefault="006E3002" w:rsidP="00755435">
      <w:pPr>
        <w:pStyle w:val="DaftarParagraf"/>
        <w:tabs>
          <w:tab w:val="left" w:pos="851"/>
        </w:tabs>
        <w:spacing w:line="276" w:lineRule="auto"/>
        <w:rPr>
          <w:szCs w:val="22"/>
          <w:lang w:val="de-DE"/>
        </w:rPr>
      </w:pPr>
    </w:p>
    <w:p w14:paraId="03EDE0E4" w14:textId="77777777" w:rsidR="006E3002" w:rsidRPr="00E84EAE" w:rsidRDefault="006E3002" w:rsidP="00755435">
      <w:pPr>
        <w:pStyle w:val="DaftarParagraf"/>
        <w:tabs>
          <w:tab w:val="left" w:pos="851"/>
        </w:tabs>
        <w:spacing w:line="276" w:lineRule="auto"/>
        <w:rPr>
          <w:szCs w:val="22"/>
          <w:lang w:val="de-DE"/>
        </w:rPr>
      </w:pPr>
    </w:p>
    <w:p w14:paraId="43914F82" w14:textId="77777777" w:rsidR="006E3002" w:rsidRPr="00E84EAE" w:rsidRDefault="006E3002" w:rsidP="00755435">
      <w:pPr>
        <w:pStyle w:val="DaftarParagraf"/>
        <w:tabs>
          <w:tab w:val="left" w:pos="851"/>
        </w:tabs>
        <w:spacing w:line="276" w:lineRule="auto"/>
        <w:rPr>
          <w:szCs w:val="22"/>
          <w:lang w:val="de-DE"/>
        </w:rPr>
      </w:pPr>
    </w:p>
    <w:p w14:paraId="0918375E" w14:textId="77777777" w:rsidR="006E3002" w:rsidRPr="00E84EAE" w:rsidRDefault="006E3002" w:rsidP="00755435">
      <w:pPr>
        <w:pStyle w:val="DaftarParagraf"/>
        <w:tabs>
          <w:tab w:val="left" w:pos="851"/>
        </w:tabs>
        <w:spacing w:line="276" w:lineRule="auto"/>
        <w:rPr>
          <w:szCs w:val="22"/>
          <w:lang w:val="de-DE"/>
        </w:rPr>
      </w:pPr>
    </w:p>
    <w:p w14:paraId="7B14C2A4" w14:textId="77777777" w:rsidR="006E3002" w:rsidRPr="00E84EAE" w:rsidRDefault="006E3002" w:rsidP="00755435">
      <w:pPr>
        <w:pStyle w:val="DaftarParagraf"/>
        <w:tabs>
          <w:tab w:val="left" w:pos="851"/>
        </w:tabs>
        <w:spacing w:line="276" w:lineRule="auto"/>
        <w:rPr>
          <w:szCs w:val="22"/>
          <w:lang w:val="de-DE"/>
        </w:rPr>
      </w:pPr>
    </w:p>
    <w:p w14:paraId="3C6F39E1" w14:textId="77777777" w:rsidR="006E3002" w:rsidRPr="00E84EAE" w:rsidRDefault="006E3002" w:rsidP="00755435">
      <w:pPr>
        <w:pStyle w:val="DaftarParagraf"/>
        <w:tabs>
          <w:tab w:val="left" w:pos="851"/>
        </w:tabs>
        <w:spacing w:line="276" w:lineRule="auto"/>
        <w:rPr>
          <w:szCs w:val="22"/>
          <w:lang w:val="de-DE"/>
        </w:rPr>
      </w:pPr>
    </w:p>
    <w:p w14:paraId="7ADFDA3D" w14:textId="77777777" w:rsidR="006E3002" w:rsidRPr="00E84EAE" w:rsidRDefault="006E3002" w:rsidP="00755435">
      <w:pPr>
        <w:pStyle w:val="DaftarParagraf"/>
        <w:tabs>
          <w:tab w:val="left" w:pos="851"/>
        </w:tabs>
        <w:spacing w:line="276" w:lineRule="auto"/>
        <w:rPr>
          <w:szCs w:val="22"/>
          <w:lang w:val="de-DE"/>
        </w:rPr>
      </w:pPr>
    </w:p>
    <w:p w14:paraId="1D073892" w14:textId="77777777" w:rsidR="006E3002" w:rsidRPr="00E84EAE" w:rsidRDefault="006E3002" w:rsidP="00755435">
      <w:pPr>
        <w:pStyle w:val="DaftarParagraf"/>
        <w:tabs>
          <w:tab w:val="left" w:pos="851"/>
        </w:tabs>
        <w:spacing w:line="276" w:lineRule="auto"/>
        <w:rPr>
          <w:szCs w:val="22"/>
          <w:lang w:val="de-DE"/>
        </w:rPr>
      </w:pPr>
    </w:p>
    <w:p w14:paraId="56532FC8" w14:textId="77777777" w:rsidR="006E3002" w:rsidRPr="00E84EAE" w:rsidRDefault="006E3002" w:rsidP="00755435">
      <w:pPr>
        <w:pStyle w:val="DaftarParagraf"/>
        <w:tabs>
          <w:tab w:val="left" w:pos="851"/>
        </w:tabs>
        <w:spacing w:line="276" w:lineRule="auto"/>
        <w:rPr>
          <w:szCs w:val="22"/>
          <w:lang w:val="de-DE"/>
        </w:rPr>
      </w:pPr>
    </w:p>
    <w:p w14:paraId="071F21D9" w14:textId="33A0ADE7" w:rsidR="00B62BD0" w:rsidRDefault="00B62BD0" w:rsidP="00755435">
      <w:pPr>
        <w:pStyle w:val="DaftarParagraf"/>
        <w:numPr>
          <w:ilvl w:val="0"/>
          <w:numId w:val="6"/>
        </w:numPr>
        <w:tabs>
          <w:tab w:val="left" w:pos="851"/>
        </w:tabs>
        <w:spacing w:line="276" w:lineRule="auto"/>
        <w:rPr>
          <w:szCs w:val="22"/>
        </w:rPr>
      </w:pPr>
      <w:r>
        <w:rPr>
          <w:szCs w:val="22"/>
        </w:rPr>
        <w:t>Laporan Hasil Akhir</w:t>
      </w:r>
    </w:p>
    <w:p w14:paraId="176DECE0" w14:textId="79456176" w:rsidR="00544C3C" w:rsidRDefault="00544C3C" w:rsidP="00544C3C">
      <w:pPr>
        <w:pStyle w:val="DaftarParagraf"/>
        <w:tabs>
          <w:tab w:val="left" w:pos="851"/>
        </w:tabs>
        <w:spacing w:line="276" w:lineRule="auto"/>
        <w:jc w:val="center"/>
        <w:rPr>
          <w:szCs w:val="22"/>
        </w:rPr>
      </w:pPr>
      <w:r>
        <w:rPr>
          <w:noProof/>
        </w:rPr>
        <w:drawing>
          <wp:inline distT="0" distB="0" distL="0" distR="0" wp14:anchorId="0A020B10" wp14:editId="0F8DAEC5">
            <wp:extent cx="4076700" cy="2813050"/>
            <wp:effectExtent l="0" t="0" r="0" b="6350"/>
            <wp:docPr id="1393854621"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76700" cy="2813050"/>
                    </a:xfrm>
                    <a:prstGeom prst="rect">
                      <a:avLst/>
                    </a:prstGeom>
                    <a:noFill/>
                    <a:ln>
                      <a:noFill/>
                    </a:ln>
                  </pic:spPr>
                </pic:pic>
              </a:graphicData>
            </a:graphic>
          </wp:inline>
        </w:drawing>
      </w:r>
    </w:p>
    <w:p w14:paraId="435D4F5D" w14:textId="11D910F0" w:rsidR="00B62BD0" w:rsidRDefault="00B62BD0" w:rsidP="00544C3C">
      <w:pPr>
        <w:pStyle w:val="DaftarParagraf"/>
        <w:tabs>
          <w:tab w:val="left" w:pos="851"/>
        </w:tabs>
        <w:spacing w:line="276" w:lineRule="auto"/>
        <w:jc w:val="center"/>
        <w:rPr>
          <w:sz w:val="20"/>
        </w:rPr>
      </w:pPr>
      <w:r w:rsidRPr="00544C3C">
        <w:rPr>
          <w:sz w:val="20"/>
        </w:rPr>
        <w:t>Gambar 12. Halaman Akhir Pelaporan</w:t>
      </w:r>
    </w:p>
    <w:p w14:paraId="3A91E19E" w14:textId="77777777" w:rsidR="00544C3C" w:rsidRPr="00544C3C" w:rsidRDefault="00544C3C" w:rsidP="00544C3C">
      <w:pPr>
        <w:pStyle w:val="DaftarParagraf"/>
        <w:tabs>
          <w:tab w:val="left" w:pos="851"/>
        </w:tabs>
        <w:spacing w:line="276" w:lineRule="auto"/>
        <w:jc w:val="center"/>
        <w:rPr>
          <w:sz w:val="20"/>
        </w:rPr>
      </w:pPr>
    </w:p>
    <w:p w14:paraId="6A6750C1" w14:textId="0B0E3116" w:rsidR="00B62BD0" w:rsidRDefault="00B62BD0" w:rsidP="00755435">
      <w:pPr>
        <w:pStyle w:val="DaftarParagraf"/>
        <w:tabs>
          <w:tab w:val="left" w:pos="851"/>
        </w:tabs>
        <w:spacing w:line="276" w:lineRule="auto"/>
        <w:rPr>
          <w:szCs w:val="22"/>
        </w:rPr>
      </w:pPr>
      <w:r>
        <w:rPr>
          <w:szCs w:val="22"/>
        </w:rPr>
        <w:t>Halaman ini user petugas akan diarahkan untuk menginput data jalan yang telah diperbaiki.</w:t>
      </w:r>
    </w:p>
    <w:p w14:paraId="13799CC7" w14:textId="77777777" w:rsidR="00E9213B" w:rsidRPr="00E9213B" w:rsidRDefault="00E9213B" w:rsidP="00755435">
      <w:pPr>
        <w:pStyle w:val="DaftarParagraf"/>
        <w:tabs>
          <w:tab w:val="left" w:pos="567"/>
        </w:tabs>
        <w:spacing w:line="276" w:lineRule="auto"/>
        <w:ind w:left="567"/>
        <w:rPr>
          <w:b/>
          <w:bCs/>
          <w:szCs w:val="22"/>
        </w:rPr>
      </w:pPr>
    </w:p>
    <w:p w14:paraId="7C794CE6" w14:textId="22BFDE7B" w:rsidR="00E9213B" w:rsidRDefault="00E9213B" w:rsidP="00E9213B">
      <w:pPr>
        <w:pStyle w:val="DaftarParagraf"/>
        <w:numPr>
          <w:ilvl w:val="0"/>
          <w:numId w:val="1"/>
        </w:numPr>
        <w:tabs>
          <w:tab w:val="left" w:pos="567"/>
        </w:tabs>
        <w:ind w:left="567" w:hanging="567"/>
        <w:rPr>
          <w:b/>
          <w:bCs/>
          <w:szCs w:val="22"/>
        </w:rPr>
      </w:pPr>
      <w:r w:rsidRPr="00E9213B">
        <w:rPr>
          <w:b/>
          <w:bCs/>
          <w:szCs w:val="22"/>
        </w:rPr>
        <w:t>Kesimpulan</w:t>
      </w:r>
    </w:p>
    <w:p w14:paraId="43749C89" w14:textId="173B1622" w:rsidR="00E9213B" w:rsidRDefault="00B62BD0" w:rsidP="001B505C">
      <w:pPr>
        <w:pStyle w:val="DaftarParagraf"/>
        <w:tabs>
          <w:tab w:val="left" w:pos="993"/>
        </w:tabs>
        <w:spacing w:line="276" w:lineRule="auto"/>
        <w:ind w:left="567"/>
        <w:rPr>
          <w:szCs w:val="22"/>
        </w:rPr>
      </w:pPr>
      <w:r>
        <w:rPr>
          <w:b/>
          <w:bCs/>
          <w:szCs w:val="22"/>
        </w:rPr>
        <w:tab/>
      </w:r>
      <w:r>
        <w:rPr>
          <w:szCs w:val="22"/>
        </w:rPr>
        <w:t>Dari pembahasan diatas dapat disimpulkan bahwa sistem pengaduan kerusakan jalan dengan menerapkan teknologi informasi</w:t>
      </w:r>
      <w:r w:rsidR="00755435">
        <w:rPr>
          <w:szCs w:val="22"/>
        </w:rPr>
        <w:t xml:space="preserve"> sebagai tempat untuk mengumpulkan data aduan kerusakan jalan dari masyarakat. Diharapkan sistem ini dapat membantu memudahkan petugas dan dishub dalam mengelola data kerusakan jalan serta dapat meningkatkan kinerja petugas dan dishub demi kenyamanan masyarakat</w:t>
      </w:r>
      <w:r w:rsidR="00403772">
        <w:rPr>
          <w:szCs w:val="22"/>
        </w:rPr>
        <w:t>.</w:t>
      </w:r>
    </w:p>
    <w:p w14:paraId="15028AAC" w14:textId="77777777" w:rsidR="00544C3C" w:rsidRPr="00403772" w:rsidRDefault="00544C3C" w:rsidP="00403772">
      <w:pPr>
        <w:tabs>
          <w:tab w:val="left" w:pos="993"/>
        </w:tabs>
        <w:spacing w:line="276" w:lineRule="auto"/>
        <w:rPr>
          <w:szCs w:val="22"/>
        </w:rPr>
      </w:pPr>
    </w:p>
    <w:p w14:paraId="2A57CC43" w14:textId="63B7C793" w:rsidR="00E9213B" w:rsidRDefault="00E9213B" w:rsidP="00E9213B">
      <w:pPr>
        <w:tabs>
          <w:tab w:val="left" w:pos="567"/>
        </w:tabs>
        <w:rPr>
          <w:b/>
          <w:bCs/>
          <w:szCs w:val="22"/>
        </w:rPr>
      </w:pPr>
      <w:r w:rsidRPr="00E9213B">
        <w:rPr>
          <w:b/>
          <w:bCs/>
          <w:szCs w:val="22"/>
        </w:rPr>
        <w:t>Referensi</w:t>
      </w:r>
    </w:p>
    <w:p w14:paraId="06629ACA" w14:textId="77777777" w:rsidR="0026644A" w:rsidRDefault="0026644A" w:rsidP="00E9213B">
      <w:pPr>
        <w:tabs>
          <w:tab w:val="left" w:pos="567"/>
        </w:tabs>
        <w:rPr>
          <w:b/>
          <w:bCs/>
          <w:szCs w:val="22"/>
        </w:rPr>
      </w:pPr>
    </w:p>
    <w:p w14:paraId="171A031E" w14:textId="481CA010" w:rsidR="009E40C6" w:rsidRPr="009E40C6" w:rsidRDefault="0026644A" w:rsidP="009E40C6">
      <w:pPr>
        <w:widowControl w:val="0"/>
        <w:autoSpaceDE w:val="0"/>
        <w:autoSpaceDN w:val="0"/>
        <w:adjustRightInd w:val="0"/>
        <w:ind w:left="640" w:hanging="640"/>
        <w:rPr>
          <w:noProof/>
        </w:rPr>
      </w:pPr>
      <w:r w:rsidRPr="0026644A">
        <w:rPr>
          <w:b/>
          <w:bCs/>
          <w:szCs w:val="22"/>
        </w:rPr>
        <w:fldChar w:fldCharType="begin" w:fldLock="1"/>
      </w:r>
      <w:r w:rsidRPr="0026644A">
        <w:rPr>
          <w:b/>
          <w:bCs/>
          <w:szCs w:val="22"/>
        </w:rPr>
        <w:instrText xml:space="preserve">ADDIN Mendeley Bibliography CSL_BIBLIOGRAPHY </w:instrText>
      </w:r>
      <w:r w:rsidRPr="0026644A">
        <w:rPr>
          <w:b/>
          <w:bCs/>
          <w:szCs w:val="22"/>
        </w:rPr>
        <w:fldChar w:fldCharType="separate"/>
      </w:r>
      <w:r w:rsidR="009E40C6" w:rsidRPr="009E40C6">
        <w:rPr>
          <w:noProof/>
        </w:rPr>
        <w:t>[1]</w:t>
      </w:r>
      <w:r w:rsidR="009E40C6" w:rsidRPr="009E40C6">
        <w:rPr>
          <w:noProof/>
        </w:rPr>
        <w:tab/>
        <w:t xml:space="preserve">N. Amnarisky, E. Saputra, and Syaifullah, “Analisa dan Perancangan Sistem Informasi Pusat Data Menggunakan Metode User Centered Design (UCD),” </w:t>
      </w:r>
      <w:r w:rsidR="009E40C6" w:rsidRPr="009E40C6">
        <w:rPr>
          <w:i/>
          <w:iCs/>
          <w:noProof/>
        </w:rPr>
        <w:t>KLIK Kaji. Ilm. Inform. dan Komput.</w:t>
      </w:r>
      <w:r w:rsidR="009E40C6" w:rsidRPr="009E40C6">
        <w:rPr>
          <w:noProof/>
        </w:rPr>
        <w:t>, vol. 99, no. 1, pp. 999–999, 2023, doi: 10.30865/klik.v4i1.1004.</w:t>
      </w:r>
    </w:p>
    <w:p w14:paraId="5BF64EEB" w14:textId="77777777" w:rsidR="009E40C6" w:rsidRPr="009E40C6" w:rsidRDefault="009E40C6" w:rsidP="009E40C6">
      <w:pPr>
        <w:widowControl w:val="0"/>
        <w:autoSpaceDE w:val="0"/>
        <w:autoSpaceDN w:val="0"/>
        <w:adjustRightInd w:val="0"/>
        <w:ind w:left="640" w:hanging="640"/>
        <w:rPr>
          <w:noProof/>
        </w:rPr>
      </w:pPr>
      <w:r w:rsidRPr="009E40C6">
        <w:rPr>
          <w:noProof/>
        </w:rPr>
        <w:t>[2]</w:t>
      </w:r>
      <w:r w:rsidRPr="009E40C6">
        <w:rPr>
          <w:noProof/>
        </w:rPr>
        <w:tab/>
        <w:t>P. Crisp-dm, “Implementasi Algoritma K- Nearest Neighbor untuk Prediksi Kerusakan Truk Mixer dengan Latar Belakang,” 2023.</w:t>
      </w:r>
    </w:p>
    <w:p w14:paraId="133E6FFB" w14:textId="77777777" w:rsidR="009E40C6" w:rsidRPr="009E40C6" w:rsidRDefault="009E40C6" w:rsidP="009E40C6">
      <w:pPr>
        <w:widowControl w:val="0"/>
        <w:autoSpaceDE w:val="0"/>
        <w:autoSpaceDN w:val="0"/>
        <w:adjustRightInd w:val="0"/>
        <w:ind w:left="640" w:hanging="640"/>
        <w:rPr>
          <w:noProof/>
        </w:rPr>
      </w:pPr>
      <w:r w:rsidRPr="009E40C6">
        <w:rPr>
          <w:noProof/>
        </w:rPr>
        <w:t>[3]</w:t>
      </w:r>
      <w:r w:rsidRPr="009E40C6">
        <w:rPr>
          <w:noProof/>
        </w:rPr>
        <w:tab/>
        <w:t xml:space="preserve">N. F. Iskandar, Zulhajji, and Fathahillah, “Pengembangan Aplikasi Pelaporan Jalan Rusak Di Kelurahan Bulupabbulu Kecamatan Tempe Kabupaten Wajo Berbasis Android,” </w:t>
      </w:r>
      <w:r w:rsidRPr="009E40C6">
        <w:rPr>
          <w:i/>
          <w:iCs/>
          <w:noProof/>
        </w:rPr>
        <w:t>TEKNOVOKASI  J. Pengabdi. Masy.</w:t>
      </w:r>
      <w:r w:rsidRPr="009E40C6">
        <w:rPr>
          <w:noProof/>
        </w:rPr>
        <w:t>, vol. 1, no. 1, pp. 25–33, 2023, doi: 10.59562/teknovokasi.v1i1.9.</w:t>
      </w:r>
    </w:p>
    <w:p w14:paraId="5D5AA528" w14:textId="77777777" w:rsidR="009E40C6" w:rsidRPr="009E40C6" w:rsidRDefault="009E40C6" w:rsidP="009E40C6">
      <w:pPr>
        <w:widowControl w:val="0"/>
        <w:autoSpaceDE w:val="0"/>
        <w:autoSpaceDN w:val="0"/>
        <w:adjustRightInd w:val="0"/>
        <w:ind w:left="640" w:hanging="640"/>
        <w:rPr>
          <w:noProof/>
        </w:rPr>
      </w:pPr>
      <w:r w:rsidRPr="009E40C6">
        <w:rPr>
          <w:noProof/>
        </w:rPr>
        <w:t>[4]</w:t>
      </w:r>
      <w:r w:rsidRPr="009E40C6">
        <w:rPr>
          <w:noProof/>
        </w:rPr>
        <w:tab/>
        <w:t xml:space="preserve">L. F. Jara and M. R. Putra, “Implementasi Digital Marketing dalam Membangun Brand Awareness Menggunakan Metode Object Oriented Analysis and Design pada Umkm Tekstil Kota Padang,” </w:t>
      </w:r>
      <w:r w:rsidRPr="009E40C6">
        <w:rPr>
          <w:i/>
          <w:iCs/>
          <w:noProof/>
        </w:rPr>
        <w:t>J. KomtekInfo</w:t>
      </w:r>
      <w:r w:rsidRPr="009E40C6">
        <w:rPr>
          <w:noProof/>
        </w:rPr>
        <w:t>, vol. 8, no. 2, pp. 110–117, 2021, doi: 10.35134/komtekinfo.v8i2.105.</w:t>
      </w:r>
    </w:p>
    <w:p w14:paraId="797ED97A" w14:textId="77777777" w:rsidR="009E40C6" w:rsidRPr="009E40C6" w:rsidRDefault="009E40C6" w:rsidP="009E40C6">
      <w:pPr>
        <w:widowControl w:val="0"/>
        <w:autoSpaceDE w:val="0"/>
        <w:autoSpaceDN w:val="0"/>
        <w:adjustRightInd w:val="0"/>
        <w:ind w:left="640" w:hanging="640"/>
        <w:rPr>
          <w:noProof/>
        </w:rPr>
      </w:pPr>
      <w:r w:rsidRPr="009E40C6">
        <w:rPr>
          <w:noProof/>
        </w:rPr>
        <w:t>[5]</w:t>
      </w:r>
      <w:r w:rsidRPr="009E40C6">
        <w:rPr>
          <w:noProof/>
        </w:rPr>
        <w:tab/>
        <w:t xml:space="preserve">D. Maharani, F. Helmiah, and N. Rahmadani, “Penyuluhan Manfaat Menggunakan Internet dan Website Pada Masa Pandemi Covid-19,” </w:t>
      </w:r>
      <w:r w:rsidRPr="009E40C6">
        <w:rPr>
          <w:i/>
          <w:iCs/>
          <w:noProof/>
        </w:rPr>
        <w:t>Abdiformatika J. Pengabdi. Masy. Inform.</w:t>
      </w:r>
      <w:r w:rsidRPr="009E40C6">
        <w:rPr>
          <w:noProof/>
        </w:rPr>
        <w:t>, vol. 1, no. 1, pp. 1–7, 2021, doi: 10.25008/abdiformatika.v1i1.130.</w:t>
      </w:r>
    </w:p>
    <w:p w14:paraId="126A1762" w14:textId="77777777" w:rsidR="009E40C6" w:rsidRPr="009E40C6" w:rsidRDefault="009E40C6" w:rsidP="009E40C6">
      <w:pPr>
        <w:widowControl w:val="0"/>
        <w:autoSpaceDE w:val="0"/>
        <w:autoSpaceDN w:val="0"/>
        <w:adjustRightInd w:val="0"/>
        <w:ind w:left="640" w:hanging="640"/>
        <w:rPr>
          <w:noProof/>
        </w:rPr>
      </w:pPr>
      <w:r w:rsidRPr="009E40C6">
        <w:rPr>
          <w:noProof/>
        </w:rPr>
        <w:t>[6]</w:t>
      </w:r>
      <w:r w:rsidRPr="009E40C6">
        <w:rPr>
          <w:noProof/>
        </w:rPr>
        <w:tab/>
        <w:t xml:space="preserve">A. R. Marsa and F. P. Sari, “Metode Ooad Pada Perancangan Sistem Informasi Koperasi Keluarga Stt-Payakumbuh,” </w:t>
      </w:r>
      <w:r w:rsidRPr="009E40C6">
        <w:rPr>
          <w:i/>
          <w:iCs/>
          <w:noProof/>
        </w:rPr>
        <w:t>J. Pustaka AI (Pusat Akses Kaji. Teknol. Artif. Intell.</w:t>
      </w:r>
      <w:r w:rsidRPr="009E40C6">
        <w:rPr>
          <w:noProof/>
        </w:rPr>
        <w:t>, vol. 1, no. 1, pp. 1–6, 2021.</w:t>
      </w:r>
    </w:p>
    <w:p w14:paraId="0B0FBA09" w14:textId="77777777" w:rsidR="009E40C6" w:rsidRPr="009E40C6" w:rsidRDefault="009E40C6" w:rsidP="009E40C6">
      <w:pPr>
        <w:widowControl w:val="0"/>
        <w:autoSpaceDE w:val="0"/>
        <w:autoSpaceDN w:val="0"/>
        <w:adjustRightInd w:val="0"/>
        <w:ind w:left="640" w:hanging="640"/>
        <w:rPr>
          <w:noProof/>
        </w:rPr>
      </w:pPr>
      <w:r w:rsidRPr="009E40C6">
        <w:rPr>
          <w:noProof/>
        </w:rPr>
        <w:t>[7]</w:t>
      </w:r>
      <w:r w:rsidRPr="009E40C6">
        <w:rPr>
          <w:noProof/>
        </w:rPr>
        <w:tab/>
        <w:t xml:space="preserve">P. A. Rachmatika, R. N. Ain, E. Wahyudinarti, and A. S. Fitri, “Penerapan Metode Object Oriented Analysis and Design Pada Aplikasi Sistem Informasi Pelayanan Masyarakat Surabaya ‘Mysurabaya,’” </w:t>
      </w:r>
      <w:r w:rsidRPr="009E40C6">
        <w:rPr>
          <w:i/>
          <w:iCs/>
          <w:noProof/>
        </w:rPr>
        <w:t>J. Inform. dan Tek. Elektro Terap.</w:t>
      </w:r>
      <w:r w:rsidRPr="009E40C6">
        <w:rPr>
          <w:noProof/>
        </w:rPr>
        <w:t>, vol. 13, no. 1, pp. 1076–1083, 2025, doi: 10.23960/jitet.v13i1.5829.</w:t>
      </w:r>
    </w:p>
    <w:p w14:paraId="75609DEB" w14:textId="77777777" w:rsidR="009E40C6" w:rsidRPr="009E40C6" w:rsidRDefault="009E40C6" w:rsidP="009E40C6">
      <w:pPr>
        <w:widowControl w:val="0"/>
        <w:autoSpaceDE w:val="0"/>
        <w:autoSpaceDN w:val="0"/>
        <w:adjustRightInd w:val="0"/>
        <w:ind w:left="640" w:hanging="640"/>
        <w:rPr>
          <w:noProof/>
        </w:rPr>
      </w:pPr>
      <w:r w:rsidRPr="009E40C6">
        <w:rPr>
          <w:noProof/>
        </w:rPr>
        <w:t>[8]</w:t>
      </w:r>
      <w:r w:rsidRPr="009E40C6">
        <w:rPr>
          <w:noProof/>
        </w:rPr>
        <w:tab/>
        <w:t xml:space="preserve">R. Ramdani, Z. Zulkarnaen, and A. Purnama, “Analisis Pengaruh Genangan Air Terhadap Kerusakan Jalan Di Kelurahan Uma Sima Kecamatan Sumbawa,” </w:t>
      </w:r>
      <w:r w:rsidRPr="009E40C6">
        <w:rPr>
          <w:i/>
          <w:iCs/>
          <w:noProof/>
        </w:rPr>
        <w:t>J. Sainteka</w:t>
      </w:r>
      <w:r w:rsidRPr="009E40C6">
        <w:rPr>
          <w:noProof/>
        </w:rPr>
        <w:t>, vol. 3, no. 1, pp. 7–12, 2022, doi: 10.58406/sainteka.v3i1.702.</w:t>
      </w:r>
    </w:p>
    <w:p w14:paraId="1697387C" w14:textId="77777777" w:rsidR="009E40C6" w:rsidRPr="009E40C6" w:rsidRDefault="009E40C6" w:rsidP="009E40C6">
      <w:pPr>
        <w:widowControl w:val="0"/>
        <w:autoSpaceDE w:val="0"/>
        <w:autoSpaceDN w:val="0"/>
        <w:adjustRightInd w:val="0"/>
        <w:ind w:left="640" w:hanging="640"/>
        <w:rPr>
          <w:noProof/>
        </w:rPr>
      </w:pPr>
      <w:r w:rsidRPr="009E40C6">
        <w:rPr>
          <w:noProof/>
        </w:rPr>
        <w:t>[9]</w:t>
      </w:r>
      <w:r w:rsidRPr="009E40C6">
        <w:rPr>
          <w:noProof/>
        </w:rPr>
        <w:tab/>
        <w:t xml:space="preserve">M. Restu Al kholiq, K. Kunci, S. Pekerja, G. Whatsapp, and A. Pengaduan Anggota, “Aplikasi Pengaduan Anggota Serikat Pekerja Dengan Metode Object Oriented Analysis Design (OOAD) Berbasis Website,” </w:t>
      </w:r>
      <w:r w:rsidRPr="009E40C6">
        <w:rPr>
          <w:i/>
          <w:iCs/>
          <w:noProof/>
        </w:rPr>
        <w:t>J. Ilmu Komput. dan Pendidik.</w:t>
      </w:r>
      <w:r w:rsidRPr="009E40C6">
        <w:rPr>
          <w:noProof/>
        </w:rPr>
        <w:t>, vol. 1, no. 5, pp. 1091–1099, 2023.</w:t>
      </w:r>
    </w:p>
    <w:p w14:paraId="425EA71E" w14:textId="77777777" w:rsidR="009E40C6" w:rsidRPr="009E40C6" w:rsidRDefault="009E40C6" w:rsidP="009E40C6">
      <w:pPr>
        <w:widowControl w:val="0"/>
        <w:autoSpaceDE w:val="0"/>
        <w:autoSpaceDN w:val="0"/>
        <w:adjustRightInd w:val="0"/>
        <w:ind w:left="640" w:hanging="640"/>
        <w:rPr>
          <w:noProof/>
        </w:rPr>
      </w:pPr>
      <w:r w:rsidRPr="009E40C6">
        <w:rPr>
          <w:noProof/>
        </w:rPr>
        <w:t>[10]</w:t>
      </w:r>
      <w:r w:rsidRPr="009E40C6">
        <w:rPr>
          <w:noProof/>
        </w:rPr>
        <w:tab/>
        <w:t xml:space="preserve">S. Suyanto and A. Andri, “Implementasi Rapid Application Development Dalam Pengembangan Aplikasi Pelaporan Kerusakan Jalan,” </w:t>
      </w:r>
      <w:r w:rsidRPr="009E40C6">
        <w:rPr>
          <w:i/>
          <w:iCs/>
          <w:noProof/>
        </w:rPr>
        <w:t>JIPI (Jurnal Ilm. Penelit. dan Pembelajaran Inform.</w:t>
      </w:r>
      <w:r w:rsidRPr="009E40C6">
        <w:rPr>
          <w:noProof/>
        </w:rPr>
        <w:t>, vol. 5, no. 2, p. 89, 2020, doi: 10.29100/jipi.v5i2.1758.</w:t>
      </w:r>
    </w:p>
    <w:p w14:paraId="13A5A688" w14:textId="49D07207" w:rsidR="0026644A" w:rsidRPr="0026644A" w:rsidRDefault="0026644A" w:rsidP="0026644A">
      <w:pPr>
        <w:tabs>
          <w:tab w:val="left" w:pos="567"/>
        </w:tabs>
        <w:spacing w:line="276" w:lineRule="auto"/>
        <w:rPr>
          <w:b/>
          <w:bCs/>
          <w:sz w:val="20"/>
        </w:rPr>
      </w:pPr>
      <w:r w:rsidRPr="0026644A">
        <w:rPr>
          <w:b/>
          <w:bCs/>
          <w:szCs w:val="22"/>
        </w:rPr>
        <w:fldChar w:fldCharType="end"/>
      </w:r>
    </w:p>
    <w:sectPr w:rsidR="0026644A" w:rsidRPr="0026644A" w:rsidSect="00E51F13">
      <w:footerReference w:type="default" r:id="rId23"/>
      <w:pgSz w:w="11906" w:h="16838"/>
      <w:pgMar w:top="1440" w:right="1440" w:bottom="1440" w:left="1440" w:header="720" w:footer="720" w:gutter="0"/>
      <w:pgNumType w:start="1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F7A5EC" w14:textId="77777777" w:rsidR="00075C64" w:rsidRDefault="00075C64" w:rsidP="00E51F13">
      <w:r>
        <w:separator/>
      </w:r>
    </w:p>
  </w:endnote>
  <w:endnote w:type="continuationSeparator" w:id="0">
    <w:p w14:paraId="020121DB" w14:textId="77777777" w:rsidR="00075C64" w:rsidRDefault="00075C64" w:rsidP="00E51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Iskoola Pota">
    <w:charset w:val="00"/>
    <w:family w:val="swiss"/>
    <w:pitch w:val="variable"/>
    <w:sig w:usb0="00000003" w:usb1="00000000" w:usb2="00000200" w:usb3="00000000" w:csb0="00000001" w:csb1="00000000"/>
  </w:font>
  <w:font w:name="Cooper Black">
    <w:panose1 w:val="0208090404030B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8137814"/>
      <w:docPartObj>
        <w:docPartGallery w:val="Page Numbers (Bottom of Page)"/>
        <w:docPartUnique/>
      </w:docPartObj>
    </w:sdtPr>
    <w:sdtContent>
      <w:p w14:paraId="05A21559" w14:textId="7B29F08B" w:rsidR="00E51F13" w:rsidRPr="00E84EAE" w:rsidRDefault="00E51F13">
        <w:pPr>
          <w:pStyle w:val="Footer"/>
          <w:rPr>
            <w:lang w:val="de-DE"/>
          </w:rPr>
        </w:pPr>
        <w:r>
          <w:fldChar w:fldCharType="begin"/>
        </w:r>
        <w:r w:rsidRPr="00E84EAE">
          <w:rPr>
            <w:lang w:val="de-DE"/>
          </w:rPr>
          <w:instrText>PAGE   \* MERGEFORMAT</w:instrText>
        </w:r>
        <w:r>
          <w:fldChar w:fldCharType="separate"/>
        </w:r>
        <w:r>
          <w:rPr>
            <w:lang w:val="id-ID"/>
          </w:rPr>
          <w:t>2</w:t>
        </w:r>
        <w:r>
          <w:fldChar w:fldCharType="end"/>
        </w:r>
        <w:r w:rsidRPr="00E84EAE">
          <w:rPr>
            <w:lang w:val="de-DE"/>
          </w:rPr>
          <w:t xml:space="preserve"> | </w:t>
        </w:r>
        <w:r w:rsidRPr="00E84EAE">
          <w:rPr>
            <w:sz w:val="16"/>
            <w:szCs w:val="16"/>
            <w:lang w:val="de-DE"/>
          </w:rPr>
          <w:t>Achmad Gusnul Khuluq, Perancangan Sistem Pelaporan Kerusakan Jalan Dengan Metode OOD Berbasis Web</w:t>
        </w:r>
      </w:p>
    </w:sdtContent>
  </w:sdt>
  <w:p w14:paraId="5C330DF4" w14:textId="77777777" w:rsidR="00E51F13" w:rsidRPr="00E84EAE" w:rsidRDefault="00E51F13">
    <w:pPr>
      <w:pStyle w:val="Footer"/>
      <w:rPr>
        <w:lang w:val="de-D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FED655" w14:textId="77777777" w:rsidR="00075C64" w:rsidRDefault="00075C64" w:rsidP="00E51F13">
      <w:r>
        <w:separator/>
      </w:r>
    </w:p>
  </w:footnote>
  <w:footnote w:type="continuationSeparator" w:id="0">
    <w:p w14:paraId="3BD73C7D" w14:textId="77777777" w:rsidR="00075C64" w:rsidRDefault="00075C64" w:rsidP="00E51F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468A2"/>
    <w:multiLevelType w:val="hybridMultilevel"/>
    <w:tmpl w:val="EC3C755C"/>
    <w:lvl w:ilvl="0" w:tplc="9BA47488">
      <w:start w:val="2"/>
      <w:numFmt w:val="bullet"/>
      <w:lvlText w:val="-"/>
      <w:lvlJc w:val="left"/>
      <w:pPr>
        <w:ind w:left="1287" w:hanging="360"/>
      </w:pPr>
      <w:rPr>
        <w:rFonts w:ascii="Times New Roman" w:eastAsia="Times New Roman" w:hAnsi="Times New Roman" w:cs="Times New Roman"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 w15:restartNumberingAfterBreak="0">
    <w:nsid w:val="07904678"/>
    <w:multiLevelType w:val="hybridMultilevel"/>
    <w:tmpl w:val="637C22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0AC1537"/>
    <w:multiLevelType w:val="hybridMultilevel"/>
    <w:tmpl w:val="C5249F12"/>
    <w:lvl w:ilvl="0" w:tplc="5D54D77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397F01FC"/>
    <w:multiLevelType w:val="multilevel"/>
    <w:tmpl w:val="E9C82922"/>
    <w:lvl w:ilvl="0">
      <w:start w:val="1"/>
      <w:numFmt w:val="decimal"/>
      <w:lvlText w:val="%1."/>
      <w:lvlJc w:val="left"/>
      <w:pPr>
        <w:ind w:left="927" w:hanging="360"/>
      </w:pPr>
      <w:rPr>
        <w:rFonts w:hint="default"/>
      </w:rPr>
    </w:lvl>
    <w:lvl w:ilvl="1">
      <w:start w:val="3"/>
      <w:numFmt w:val="decimal"/>
      <w:isLgl/>
      <w:lvlText w:val="%1.%2"/>
      <w:lvlJc w:val="left"/>
      <w:pPr>
        <w:ind w:left="1137" w:hanging="57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4" w15:restartNumberingAfterBreak="0">
    <w:nsid w:val="3AD363E2"/>
    <w:multiLevelType w:val="hybridMultilevel"/>
    <w:tmpl w:val="2B64045C"/>
    <w:lvl w:ilvl="0" w:tplc="E982B28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7ADC2FB5"/>
    <w:multiLevelType w:val="multilevel"/>
    <w:tmpl w:val="27369AB6"/>
    <w:lvl w:ilvl="0">
      <w:start w:val="1"/>
      <w:numFmt w:val="decimal"/>
      <w:lvlText w:val="%1."/>
      <w:lvlJc w:val="left"/>
      <w:pPr>
        <w:ind w:left="720" w:hanging="360"/>
      </w:pPr>
      <w:rPr>
        <w:rFonts w:hint="default"/>
      </w:rPr>
    </w:lvl>
    <w:lvl w:ilvl="1">
      <w:start w:val="1"/>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087072740">
    <w:abstractNumId w:val="5"/>
  </w:num>
  <w:num w:numId="2" w16cid:durableId="830096417">
    <w:abstractNumId w:val="4"/>
  </w:num>
  <w:num w:numId="3" w16cid:durableId="1950120089">
    <w:abstractNumId w:val="3"/>
  </w:num>
  <w:num w:numId="4" w16cid:durableId="884215430">
    <w:abstractNumId w:val="0"/>
  </w:num>
  <w:num w:numId="5" w16cid:durableId="930815759">
    <w:abstractNumId w:val="2"/>
  </w:num>
  <w:num w:numId="6" w16cid:durableId="16690923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368"/>
    <w:rsid w:val="000219FF"/>
    <w:rsid w:val="00055B51"/>
    <w:rsid w:val="00071C12"/>
    <w:rsid w:val="00075C64"/>
    <w:rsid w:val="0009781E"/>
    <w:rsid w:val="000D1DC8"/>
    <w:rsid w:val="001524DC"/>
    <w:rsid w:val="0016742A"/>
    <w:rsid w:val="001B505C"/>
    <w:rsid w:val="002363D2"/>
    <w:rsid w:val="0026644A"/>
    <w:rsid w:val="002B4A72"/>
    <w:rsid w:val="003164F9"/>
    <w:rsid w:val="00325649"/>
    <w:rsid w:val="00403772"/>
    <w:rsid w:val="00461428"/>
    <w:rsid w:val="004C46CF"/>
    <w:rsid w:val="004E7A96"/>
    <w:rsid w:val="005415F4"/>
    <w:rsid w:val="00544C3C"/>
    <w:rsid w:val="00561A68"/>
    <w:rsid w:val="005855DA"/>
    <w:rsid w:val="006464F7"/>
    <w:rsid w:val="006571CA"/>
    <w:rsid w:val="006C453E"/>
    <w:rsid w:val="006E3002"/>
    <w:rsid w:val="00755435"/>
    <w:rsid w:val="00770285"/>
    <w:rsid w:val="0086148C"/>
    <w:rsid w:val="008D3858"/>
    <w:rsid w:val="00924D81"/>
    <w:rsid w:val="009403C9"/>
    <w:rsid w:val="009C7302"/>
    <w:rsid w:val="009E40C6"/>
    <w:rsid w:val="00B40E60"/>
    <w:rsid w:val="00B62BD0"/>
    <w:rsid w:val="00B73A37"/>
    <w:rsid w:val="00BA4396"/>
    <w:rsid w:val="00BC3DD8"/>
    <w:rsid w:val="00BE5483"/>
    <w:rsid w:val="00BF0990"/>
    <w:rsid w:val="00C40F3D"/>
    <w:rsid w:val="00C64CCB"/>
    <w:rsid w:val="00C85A56"/>
    <w:rsid w:val="00D10083"/>
    <w:rsid w:val="00DC11EB"/>
    <w:rsid w:val="00DE077E"/>
    <w:rsid w:val="00E51F13"/>
    <w:rsid w:val="00E80A42"/>
    <w:rsid w:val="00E84EAE"/>
    <w:rsid w:val="00E9213B"/>
    <w:rsid w:val="00ED4E9D"/>
    <w:rsid w:val="00EF1B7E"/>
    <w:rsid w:val="00EF4A83"/>
    <w:rsid w:val="00F6370B"/>
    <w:rsid w:val="00FA136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6CCA36"/>
  <w15:chartTrackingRefBased/>
  <w15:docId w15:val="{98D8316E-7F84-4DB6-B741-04C30F222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368"/>
    <w:pPr>
      <w:spacing w:after="0" w:line="240" w:lineRule="auto"/>
      <w:jc w:val="both"/>
    </w:pPr>
    <w:rPr>
      <w:rFonts w:ascii="Times New Roman" w:eastAsia="Times New Roman" w:hAnsi="Times New Roman" w:cs="Times New Roman"/>
      <w:kern w:val="0"/>
      <w:szCs w:val="20"/>
      <w:lang w:val="en-US"/>
      <w14:ligatures w14:val="none"/>
    </w:rPr>
  </w:style>
  <w:style w:type="paragraph" w:styleId="Judul1">
    <w:name w:val="heading 1"/>
    <w:basedOn w:val="Normal"/>
    <w:next w:val="Normal"/>
    <w:link w:val="Judul1KAR"/>
    <w:uiPriority w:val="9"/>
    <w:qFormat/>
    <w:rsid w:val="00FA136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FA136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FA1368"/>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FA1368"/>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FA1368"/>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FA1368"/>
    <w:pPr>
      <w:keepNext/>
      <w:keepLines/>
      <w:spacing w:before="4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FA1368"/>
    <w:pPr>
      <w:keepNext/>
      <w:keepLines/>
      <w:spacing w:before="4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FA1368"/>
    <w:pPr>
      <w:keepNext/>
      <w:keepLines/>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FA1368"/>
    <w:pPr>
      <w:keepNext/>
      <w:keepLines/>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A1368"/>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FA1368"/>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FA1368"/>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FA1368"/>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FA1368"/>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FA1368"/>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FA1368"/>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FA1368"/>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FA1368"/>
    <w:rPr>
      <w:rFonts w:eastAsiaTheme="majorEastAsia" w:cstheme="majorBidi"/>
      <w:color w:val="272727" w:themeColor="text1" w:themeTint="D8"/>
    </w:rPr>
  </w:style>
  <w:style w:type="paragraph" w:styleId="Judul">
    <w:name w:val="Title"/>
    <w:basedOn w:val="Normal"/>
    <w:next w:val="Normal"/>
    <w:link w:val="JudulKAR"/>
    <w:uiPriority w:val="10"/>
    <w:qFormat/>
    <w:rsid w:val="00FA1368"/>
    <w:pPr>
      <w:spacing w:after="80"/>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FA1368"/>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FA1368"/>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FA1368"/>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FA1368"/>
    <w:pPr>
      <w:spacing w:before="160"/>
      <w:jc w:val="center"/>
    </w:pPr>
    <w:rPr>
      <w:i/>
      <w:iCs/>
      <w:color w:val="404040" w:themeColor="text1" w:themeTint="BF"/>
    </w:rPr>
  </w:style>
  <w:style w:type="character" w:customStyle="1" w:styleId="KutipanKAR">
    <w:name w:val="Kutipan KAR"/>
    <w:basedOn w:val="FontParagrafDefault"/>
    <w:link w:val="Kutipan"/>
    <w:uiPriority w:val="29"/>
    <w:rsid w:val="00FA1368"/>
    <w:rPr>
      <w:i/>
      <w:iCs/>
      <w:color w:val="404040" w:themeColor="text1" w:themeTint="BF"/>
    </w:rPr>
  </w:style>
  <w:style w:type="paragraph" w:styleId="DaftarParagraf">
    <w:name w:val="List Paragraph"/>
    <w:basedOn w:val="Normal"/>
    <w:uiPriority w:val="34"/>
    <w:qFormat/>
    <w:rsid w:val="00FA1368"/>
    <w:pPr>
      <w:ind w:left="720"/>
      <w:contextualSpacing/>
    </w:pPr>
  </w:style>
  <w:style w:type="character" w:styleId="PenekananKeras">
    <w:name w:val="Intense Emphasis"/>
    <w:basedOn w:val="FontParagrafDefault"/>
    <w:uiPriority w:val="21"/>
    <w:qFormat/>
    <w:rsid w:val="00FA1368"/>
    <w:rPr>
      <w:i/>
      <w:iCs/>
      <w:color w:val="2F5496" w:themeColor="accent1" w:themeShade="BF"/>
    </w:rPr>
  </w:style>
  <w:style w:type="paragraph" w:styleId="KutipanyangSering">
    <w:name w:val="Intense Quote"/>
    <w:basedOn w:val="Normal"/>
    <w:next w:val="Normal"/>
    <w:link w:val="KutipanyangSeringKAR"/>
    <w:uiPriority w:val="30"/>
    <w:qFormat/>
    <w:rsid w:val="00FA136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FA1368"/>
    <w:rPr>
      <w:i/>
      <w:iCs/>
      <w:color w:val="2F5496" w:themeColor="accent1" w:themeShade="BF"/>
    </w:rPr>
  </w:style>
  <w:style w:type="character" w:styleId="ReferensiyangSering">
    <w:name w:val="Intense Reference"/>
    <w:basedOn w:val="FontParagrafDefault"/>
    <w:uiPriority w:val="32"/>
    <w:qFormat/>
    <w:rsid w:val="00FA1368"/>
    <w:rPr>
      <w:b/>
      <w:bCs/>
      <w:smallCaps/>
      <w:color w:val="2F5496" w:themeColor="accent1" w:themeShade="BF"/>
      <w:spacing w:val="5"/>
    </w:rPr>
  </w:style>
  <w:style w:type="character" w:styleId="Hyperlink">
    <w:name w:val="Hyperlink"/>
    <w:rsid w:val="00FA1368"/>
    <w:rPr>
      <w:color w:val="0000FF"/>
      <w:u w:val="single"/>
    </w:rPr>
  </w:style>
  <w:style w:type="table" w:styleId="TabelBiasa2">
    <w:name w:val="Plain Table 2"/>
    <w:basedOn w:val="TabelNormal"/>
    <w:uiPriority w:val="42"/>
    <w:rsid w:val="00FA1368"/>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thinThickThinSmallGap" w:sz="12" w:space="0" w:color="323E4F" w:themeColor="text2" w:themeShade="BF"/>
        <w:bottom w:val="thinThickThinSmallGap" w:sz="12" w:space="0" w:color="323E4F" w:themeColor="text2" w:themeShade="BF"/>
      </w:tblBorders>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ebutanYangBelumTerselesaikan">
    <w:name w:val="Unresolved Mention"/>
    <w:basedOn w:val="FontParagrafDefault"/>
    <w:uiPriority w:val="99"/>
    <w:semiHidden/>
    <w:unhideWhenUsed/>
    <w:rsid w:val="00E80A42"/>
    <w:rPr>
      <w:color w:val="605E5C"/>
      <w:shd w:val="clear" w:color="auto" w:fill="E1DFDD"/>
    </w:rPr>
  </w:style>
  <w:style w:type="paragraph" w:styleId="HTMLSudahDiformat">
    <w:name w:val="HTML Preformatted"/>
    <w:basedOn w:val="Normal"/>
    <w:link w:val="HTMLSudahDiformatKAR"/>
    <w:uiPriority w:val="99"/>
    <w:semiHidden/>
    <w:unhideWhenUsed/>
    <w:rsid w:val="00E9213B"/>
    <w:rPr>
      <w:rFonts w:ascii="Consolas" w:hAnsi="Consolas"/>
      <w:sz w:val="20"/>
    </w:rPr>
  </w:style>
  <w:style w:type="character" w:customStyle="1" w:styleId="HTMLSudahDiformatKAR">
    <w:name w:val="HTML Sudah Diformat KAR"/>
    <w:basedOn w:val="FontParagrafDefault"/>
    <w:link w:val="HTMLSudahDiformat"/>
    <w:uiPriority w:val="99"/>
    <w:semiHidden/>
    <w:rsid w:val="00E9213B"/>
    <w:rPr>
      <w:rFonts w:ascii="Consolas" w:eastAsia="Times New Roman" w:hAnsi="Consolas" w:cs="Times New Roman"/>
      <w:kern w:val="0"/>
      <w:sz w:val="20"/>
      <w:szCs w:val="20"/>
      <w:lang w:val="en-US"/>
      <w14:ligatures w14:val="none"/>
    </w:rPr>
  </w:style>
  <w:style w:type="paragraph" w:styleId="Header">
    <w:name w:val="header"/>
    <w:basedOn w:val="Normal"/>
    <w:link w:val="HeaderKAR"/>
    <w:uiPriority w:val="99"/>
    <w:unhideWhenUsed/>
    <w:rsid w:val="00E51F13"/>
    <w:pPr>
      <w:tabs>
        <w:tab w:val="center" w:pos="4513"/>
        <w:tab w:val="right" w:pos="9026"/>
      </w:tabs>
    </w:pPr>
  </w:style>
  <w:style w:type="character" w:customStyle="1" w:styleId="HeaderKAR">
    <w:name w:val="Header KAR"/>
    <w:basedOn w:val="FontParagrafDefault"/>
    <w:link w:val="Header"/>
    <w:uiPriority w:val="99"/>
    <w:rsid w:val="00E51F13"/>
    <w:rPr>
      <w:rFonts w:ascii="Times New Roman" w:eastAsia="Times New Roman" w:hAnsi="Times New Roman" w:cs="Times New Roman"/>
      <w:kern w:val="0"/>
      <w:szCs w:val="20"/>
      <w:lang w:val="en-US"/>
      <w14:ligatures w14:val="none"/>
    </w:rPr>
  </w:style>
  <w:style w:type="paragraph" w:styleId="Footer">
    <w:name w:val="footer"/>
    <w:basedOn w:val="Normal"/>
    <w:link w:val="FooterKAR"/>
    <w:uiPriority w:val="99"/>
    <w:unhideWhenUsed/>
    <w:rsid w:val="00E51F13"/>
    <w:pPr>
      <w:tabs>
        <w:tab w:val="center" w:pos="4513"/>
        <w:tab w:val="right" w:pos="9026"/>
      </w:tabs>
    </w:pPr>
  </w:style>
  <w:style w:type="character" w:customStyle="1" w:styleId="FooterKAR">
    <w:name w:val="Footer KAR"/>
    <w:basedOn w:val="FontParagrafDefault"/>
    <w:link w:val="Footer"/>
    <w:uiPriority w:val="99"/>
    <w:rsid w:val="00E51F13"/>
    <w:rPr>
      <w:rFonts w:ascii="Times New Roman" w:eastAsia="Times New Roman" w:hAnsi="Times New Roman" w:cs="Times New Roman"/>
      <w:kern w:val="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6788735">
      <w:bodyDiv w:val="1"/>
      <w:marLeft w:val="0"/>
      <w:marRight w:val="0"/>
      <w:marTop w:val="0"/>
      <w:marBottom w:val="0"/>
      <w:divBdr>
        <w:top w:val="none" w:sz="0" w:space="0" w:color="auto"/>
        <w:left w:val="none" w:sz="0" w:space="0" w:color="auto"/>
        <w:bottom w:val="none" w:sz="0" w:space="0" w:color="auto"/>
        <w:right w:val="none" w:sz="0" w:space="0" w:color="auto"/>
      </w:divBdr>
    </w:div>
    <w:div w:id="1309477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komputer.unigres.ac.id" TargetMode="Externa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1.xml"/><Relationship Id="rId10" Type="http://schemas.openxmlformats.org/officeDocument/2006/relationships/hyperlink" Target="mailto:2ekorusmantd@gmail.com"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1gusnulachmad@gmail.com" TargetMode="External"/><Relationship Id="rId14" Type="http://schemas.openxmlformats.org/officeDocument/2006/relationships/image" Target="media/image4.png"/><Relationship Id="rId22" Type="http://schemas.openxmlformats.org/officeDocument/2006/relationships/image" Target="media/image12.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2AD86-5F8D-498D-B5D2-6B28E8831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TotalTime>
  <Pages>10</Pages>
  <Words>5763</Words>
  <Characters>32854</Characters>
  <Application>Microsoft Office Word</Application>
  <DocSecurity>0</DocSecurity>
  <Lines>273</Lines>
  <Paragraphs>77</Paragraphs>
  <ScaleCrop>false</ScaleCrop>
  <Company/>
  <LinksUpToDate>false</LinksUpToDate>
  <CharactersWithSpaces>38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dik</dc:creator>
  <cp:keywords/>
  <dc:description/>
  <cp:lastModifiedBy>didik</cp:lastModifiedBy>
  <cp:revision>21</cp:revision>
  <dcterms:created xsi:type="dcterms:W3CDTF">2025-07-31T04:28:00Z</dcterms:created>
  <dcterms:modified xsi:type="dcterms:W3CDTF">2025-08-26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d4afbb-e1f5-372e-bec9-de3a00cace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